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0AC71" w14:textId="37809BEF" w:rsidR="001C6BEB" w:rsidRPr="00877DC3" w:rsidRDefault="00321452" w:rsidP="007D6CDA">
      <w:pPr>
        <w:pStyle w:val="Heading1"/>
        <w:jc w:val="both"/>
      </w:pPr>
      <w:r>
        <w:t>R</w:t>
      </w:r>
      <w:r w:rsidR="00976FE6" w:rsidRPr="00877DC3">
        <w:t>ecurrent heatwaves</w:t>
      </w:r>
      <w:r>
        <w:t xml:space="preserve"> slow down the recovery of phytoplankton </w:t>
      </w:r>
      <w:commentRangeStart w:id="0"/>
      <w:r>
        <w:t>communities</w:t>
      </w:r>
      <w:commentRangeEnd w:id="0"/>
      <w:r w:rsidR="003B0F3A">
        <w:rPr>
          <w:rStyle w:val="CommentReference"/>
          <w:rFonts w:asciiTheme="minorHAnsi" w:eastAsiaTheme="minorHAnsi" w:hAnsiTheme="minorHAnsi" w:cstheme="minorBidi"/>
          <w:color w:val="auto"/>
        </w:rPr>
        <w:commentReference w:id="0"/>
      </w:r>
    </w:p>
    <w:p w14:paraId="7F0325EB" w14:textId="03F2417E" w:rsidR="002328D7" w:rsidRPr="00BB0FEB" w:rsidRDefault="00FA2568" w:rsidP="00482F69">
      <w:pPr>
        <w:jc w:val="both"/>
        <w:rPr>
          <w:rFonts w:ascii="Times New Roman" w:hAnsi="Times New Roman" w:cs="Times New Roman"/>
          <w:lang w:val="it-IT"/>
        </w:rPr>
      </w:pPr>
      <w:r w:rsidRPr="00BB0FEB">
        <w:rPr>
          <w:rFonts w:ascii="Times New Roman" w:hAnsi="Times New Roman" w:cs="Times New Roman"/>
          <w:lang w:val="it-IT"/>
        </w:rPr>
        <w:t xml:space="preserve">Francesco Polazzo, Markus Hermann, </w:t>
      </w:r>
      <w:r w:rsidR="009701D6" w:rsidRPr="00BB0FEB">
        <w:rPr>
          <w:rFonts w:ascii="Times New Roman" w:hAnsi="Times New Roman" w:cs="Times New Roman"/>
          <w:lang w:val="it-IT"/>
        </w:rPr>
        <w:t>Melina Crettaz-Minaglia</w:t>
      </w:r>
      <w:r w:rsidRPr="00BB0FEB">
        <w:rPr>
          <w:rFonts w:ascii="Times New Roman" w:hAnsi="Times New Roman" w:cs="Times New Roman"/>
          <w:lang w:val="it-IT"/>
        </w:rPr>
        <w:t xml:space="preserve">, Andreu Rico </w:t>
      </w:r>
    </w:p>
    <w:p w14:paraId="1A5AD658" w14:textId="77777777" w:rsidR="009701D6" w:rsidRPr="00BB0FEB" w:rsidRDefault="009701D6" w:rsidP="00482F69">
      <w:pPr>
        <w:jc w:val="both"/>
        <w:rPr>
          <w:rFonts w:ascii="Times New Roman" w:hAnsi="Times New Roman" w:cs="Times New Roman"/>
          <w:lang w:val="it-IT"/>
        </w:rPr>
      </w:pPr>
    </w:p>
    <w:p w14:paraId="4C770BAE" w14:textId="6581E869" w:rsidR="002328D7" w:rsidRDefault="009701D6" w:rsidP="00482F69">
      <w:pPr>
        <w:jc w:val="both"/>
        <w:rPr>
          <w:rFonts w:ascii="Times New Roman" w:hAnsi="Times New Roman" w:cs="Times New Roman"/>
        </w:rPr>
      </w:pPr>
      <w:r w:rsidRPr="00877DC3">
        <w:rPr>
          <w:rFonts w:ascii="Times New Roman" w:hAnsi="Times New Roman" w:cs="Times New Roman"/>
        </w:rPr>
        <w:t>ORCID: FP: 0000-0003-2092-501; MH: 0000-0003-2166-5418; MCM: 0000-0003-4714-803X; AR: 0000-0002-1820-4218</w:t>
      </w:r>
    </w:p>
    <w:p w14:paraId="636F8A02" w14:textId="2C06962D" w:rsidR="009D1ED7" w:rsidRDefault="009D1ED7" w:rsidP="009D1ED7">
      <w:pPr>
        <w:pStyle w:val="Heading1"/>
      </w:pPr>
      <w:r>
        <w:t>Abstract</w:t>
      </w:r>
    </w:p>
    <w:p w14:paraId="0A7F7932" w14:textId="25161427" w:rsidR="003B0F3A" w:rsidRPr="009D1ED7" w:rsidRDefault="009D1ED7" w:rsidP="003B0F3A">
      <w:pPr>
        <w:spacing w:line="360" w:lineRule="auto"/>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 This is </w:t>
      </w:r>
      <w:r w:rsidR="0041469F">
        <w:rPr>
          <w:rFonts w:ascii="Times New Roman" w:hAnsi="Times New Roman" w:cs="Times New Roman"/>
        </w:rPr>
        <w:t>concerning as HWs can detrimentally impact the ecological resilience of communities, pushing them over tipping points. Yet, there is limited information about how ecological resilience of communities is going to be impacted by recurrent HWs. Here, we used data from an outdoor freshwater mesocosm experiment where we exposed a semi-natural phytoplankton community to three subsequent HWs. We hypothesised that two main mechanisms may occur to a community exposed to recurrent perturbations: critical slowing down or community rescue. The first would determine a reduction in resilience an eventual</w:t>
      </w:r>
      <w:r w:rsidR="003B0F3A">
        <w:rPr>
          <w:rFonts w:ascii="Times New Roman" w:hAnsi="Times New Roman" w:cs="Times New Roman"/>
        </w:rPr>
        <w:t xml:space="preserve">ly community collapse, whereas the latter would increase community resilience and maintain stable community and ecosystem functioning. We found evidence for critical slowing down, but not for community rescue. Community productivity and dissolved oxygen both gradually decrease in recovery after each HW, and sharply declined after the third HW. The decline in functional end points was linked to a significant compositional turnover in the phytoplankton community. Although we did not find evidence for tipping points, we highlight the importance of monitoring critical slowing of recovery in communities experiencing repeated perturbations. </w:t>
      </w:r>
    </w:p>
    <w:p w14:paraId="6ADF25D5" w14:textId="77777777" w:rsidR="009701D6" w:rsidRPr="00877DC3" w:rsidRDefault="009701D6" w:rsidP="00482F69">
      <w:pPr>
        <w:jc w:val="both"/>
        <w:rPr>
          <w:rFonts w:ascii="Times New Roman" w:hAnsi="Times New Roman" w:cs="Times New Roman"/>
        </w:rPr>
      </w:pPr>
    </w:p>
    <w:p w14:paraId="62FC0A00" w14:textId="4258F078" w:rsidR="009701D6" w:rsidRPr="00877DC3" w:rsidRDefault="009701D6" w:rsidP="00482F69">
      <w:pPr>
        <w:pStyle w:val="Heading1"/>
        <w:jc w:val="both"/>
      </w:pPr>
      <w:commentRangeStart w:id="1"/>
      <w:r w:rsidRPr="00877DC3">
        <w:t>Introduction</w:t>
      </w:r>
      <w:commentRangeEnd w:id="1"/>
      <w:r w:rsidR="0062670E">
        <w:rPr>
          <w:rStyle w:val="CommentReference"/>
          <w:rFonts w:asciiTheme="minorHAnsi" w:eastAsiaTheme="minorHAnsi" w:hAnsiTheme="minorHAnsi" w:cstheme="minorBidi"/>
          <w:color w:val="auto"/>
        </w:rPr>
        <w:commentReference w:id="1"/>
      </w:r>
    </w:p>
    <w:p w14:paraId="0BB1127B" w14:textId="1E923F82" w:rsidR="00877DC3" w:rsidRDefault="002328D7" w:rsidP="00686186">
      <w:pPr>
        <w:pStyle w:val="NormalWeb"/>
        <w:spacing w:before="0" w:beforeAutospacing="0" w:after="0" w:afterAutospacing="0" w:line="360" w:lineRule="auto"/>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BB0FEB">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BB0FEB">
        <w:rPr>
          <w:lang w:val="it-IT"/>
        </w:rPr>
        <w:t>(Correa-</w:t>
      </w:r>
      <w:proofErr w:type="spellStart"/>
      <w:r w:rsidR="00D97037" w:rsidRPr="00BB0FEB">
        <w:rPr>
          <w:lang w:val="it-IT"/>
        </w:rPr>
        <w:t>Araneda</w:t>
      </w:r>
      <w:proofErr w:type="spellEnd"/>
      <w:r w:rsidR="00D97037" w:rsidRPr="00BB0FEB">
        <w:rPr>
          <w:lang w:val="it-IT"/>
        </w:rPr>
        <w:t xml:space="preserve"> </w:t>
      </w:r>
      <w:r w:rsidR="00D97037" w:rsidRPr="00BB0FEB">
        <w:rPr>
          <w:i/>
          <w:iCs/>
          <w:lang w:val="it-IT"/>
        </w:rPr>
        <w:t>et al.</w:t>
      </w:r>
      <w:r w:rsidR="00D97037" w:rsidRPr="00BB0FEB">
        <w:rPr>
          <w:lang w:val="it-IT"/>
        </w:rPr>
        <w:t xml:space="preserve"> 2020; Mouthon &amp; Daufresne 2006; Polazzo </w:t>
      </w:r>
      <w:r w:rsidR="00D97037" w:rsidRPr="00BB0FEB">
        <w:rPr>
          <w:i/>
          <w:iCs/>
          <w:lang w:val="it-IT"/>
        </w:rPr>
        <w:t xml:space="preserve">et </w:t>
      </w:r>
      <w:r w:rsidR="00D97037" w:rsidRPr="00BB0FEB">
        <w:rPr>
          <w:i/>
          <w:iCs/>
          <w:lang w:val="it-IT"/>
        </w:rPr>
        <w:lastRenderedPageBreak/>
        <w:t>al.</w:t>
      </w:r>
      <w:r w:rsidR="00D97037" w:rsidRPr="00BB0FEB">
        <w:rPr>
          <w:lang w:val="it-IT"/>
        </w:rPr>
        <w:t xml:space="preserve"> 2022; Woodward </w:t>
      </w:r>
      <w:r w:rsidR="00D97037" w:rsidRPr="00BB0FEB">
        <w:rPr>
          <w:i/>
          <w:iCs/>
          <w:lang w:val="it-IT"/>
        </w:rPr>
        <w:t>et al.</w:t>
      </w:r>
      <w:r w:rsidR="00D97037" w:rsidRPr="00BB0FEB">
        <w:rPr>
          <w:lang w:val="it-IT"/>
        </w:rPr>
        <w:t xml:space="preserve"> 2016)</w:t>
      </w:r>
      <w:r w:rsidR="00D97037" w:rsidRPr="00877DC3">
        <w:fldChar w:fldCharType="end"/>
      </w:r>
      <w:r w:rsidR="00D97037" w:rsidRPr="00BB0FEB">
        <w:rPr>
          <w:lang w:val="it-IT"/>
        </w:rPr>
        <w:t>.</w:t>
      </w:r>
      <w:r w:rsidR="00877DC3" w:rsidRPr="00BB0FEB">
        <w:rPr>
          <w:lang w:val="it-IT"/>
        </w:rPr>
        <w:t xml:space="preserve"> </w:t>
      </w:r>
      <w:r w:rsidR="00877DC3">
        <w:t>Yet, the effects of HWs on ecological stability</w:t>
      </w:r>
      <w:r w:rsidR="00022881">
        <w:t xml:space="preserve"> </w:t>
      </w:r>
      <w:r w:rsidR="00877DC3">
        <w:t xml:space="preserve">have been hardly 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4923EBE3" w14:textId="41020770" w:rsidR="00D97037" w:rsidRPr="00B67C7A" w:rsidRDefault="001643D2" w:rsidP="00B67C7A">
      <w:pPr>
        <w:pStyle w:val="NormalWeb"/>
        <w:spacing w:before="0" w:beforeAutospacing="0" w:after="0" w:afterAutospacing="0" w:line="360" w:lineRule="auto"/>
        <w:ind w:firstLine="720"/>
        <w:jc w:val="both"/>
        <w:rPr>
          <w:strike/>
        </w:rPr>
      </w:pPr>
      <w:commentRangeStart w:id="2"/>
      <w:commentRangeStart w:id="3"/>
      <w:r w:rsidRPr="00877DC3">
        <w:t xml:space="preserve">Additionally, </w:t>
      </w:r>
      <w:r w:rsidR="00731629" w:rsidRPr="00877DC3">
        <w:t xml:space="preserve">HWs </w:t>
      </w:r>
      <w:r w:rsidR="00B67C7A">
        <w:t>have been reported to decrease resilience in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BB0FEB">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BB0FEB">
        <w:rPr>
          <w:lang w:val="it-IT"/>
        </w:rPr>
        <w:t xml:space="preserve">(Bertani </w:t>
      </w:r>
      <w:r w:rsidR="00731629" w:rsidRPr="00BB0FEB">
        <w:rPr>
          <w:i/>
          <w:iCs/>
          <w:lang w:val="it-IT"/>
        </w:rPr>
        <w:t>et al.</w:t>
      </w:r>
      <w:r w:rsidR="00731629" w:rsidRPr="00BB0FEB">
        <w:rPr>
          <w:lang w:val="it-IT"/>
        </w:rPr>
        <w:t xml:space="preserve"> 2016; Meunier </w:t>
      </w:r>
      <w:r w:rsidR="00731629" w:rsidRPr="00BB0FEB">
        <w:rPr>
          <w:i/>
          <w:iCs/>
          <w:lang w:val="it-IT"/>
        </w:rPr>
        <w:t>et al.</w:t>
      </w:r>
      <w:r w:rsidR="00731629" w:rsidRPr="00BB0FEB">
        <w:rPr>
          <w:lang w:val="it-IT"/>
        </w:rPr>
        <w:t xml:space="preserve"> 2024; Turner </w:t>
      </w:r>
      <w:r w:rsidR="00731629" w:rsidRPr="00BB0FEB">
        <w:rPr>
          <w:i/>
          <w:iCs/>
          <w:lang w:val="it-IT"/>
        </w:rPr>
        <w:t>et al.</w:t>
      </w:r>
      <w:r w:rsidR="00731629" w:rsidRPr="00BB0FEB">
        <w:rPr>
          <w:lang w:val="it-IT"/>
        </w:rPr>
        <w:t xml:space="preserve"> 2020; </w:t>
      </w:r>
      <w:proofErr w:type="spellStart"/>
      <w:r w:rsidR="00731629" w:rsidRPr="00BB0FEB">
        <w:rPr>
          <w:lang w:val="it-IT"/>
        </w:rPr>
        <w:t>Wernberg</w:t>
      </w:r>
      <w:proofErr w:type="spellEnd"/>
      <w:r w:rsidR="00731629" w:rsidRPr="00BB0FEB">
        <w:rPr>
          <w:lang w:val="it-IT"/>
        </w:rPr>
        <w:t xml:space="preserve"> </w:t>
      </w:r>
      <w:r w:rsidR="00731629" w:rsidRPr="00BB0FEB">
        <w:rPr>
          <w:i/>
          <w:iCs/>
          <w:lang w:val="it-IT"/>
        </w:rPr>
        <w:t>et al.</w:t>
      </w:r>
      <w:r w:rsidR="00731629" w:rsidRPr="00BB0FEB">
        <w:rPr>
          <w:lang w:val="it-IT"/>
        </w:rPr>
        <w:t xml:space="preserve"> 2016)</w:t>
      </w:r>
      <w:r w:rsidRPr="00877DC3">
        <w:fldChar w:fldCharType="end"/>
      </w:r>
      <w:r w:rsidRPr="00BB0FEB">
        <w:rPr>
          <w:lang w:val="it-IT"/>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w:t>
      </w:r>
      <w:r w:rsidR="00B67C7A">
        <w:t xml:space="preserve">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w:t>
      </w:r>
      <w:commentRangeStart w:id="4"/>
      <w:commentRangeEnd w:id="4"/>
      <w:r w:rsidR="00B67C7A">
        <w:rPr>
          <w:rStyle w:val="CommentReference"/>
          <w:rFonts w:asciiTheme="minorHAnsi" w:eastAsiaTheme="minorHAnsi" w:hAnsiTheme="minorHAnsi" w:cstheme="minorBidi"/>
          <w:kern w:val="2"/>
          <w:lang w:eastAsia="en-US"/>
          <w14:ligatures w14:val="standardContextual"/>
        </w:rPr>
        <w:commentReference w:id="4"/>
      </w:r>
      <w:commentRangeStart w:id="5"/>
      <w:commentRangeEnd w:id="5"/>
      <w:r w:rsidR="00B67C7A">
        <w:rPr>
          <w:rStyle w:val="CommentReference"/>
          <w:rFonts w:asciiTheme="minorHAnsi" w:eastAsiaTheme="minorHAnsi" w:hAnsiTheme="minorHAnsi" w:cstheme="minorBidi"/>
          <w:kern w:val="2"/>
          <w:lang w:eastAsia="en-US"/>
          <w14:ligatures w14:val="standardContextual"/>
        </w:rPr>
        <w:commentReference w:id="5"/>
      </w:r>
      <w:r w:rsidR="00B67C7A">
        <w:t xml:space="preserve"> </w:t>
      </w:r>
      <w:r w:rsidR="008F09B2">
        <w:t>A</w:t>
      </w:r>
      <w:r w:rsidR="008F09B2" w:rsidRPr="00877DC3">
        <w:t>brupt shift</w:t>
      </w:r>
      <w:r w:rsidR="008F09B2">
        <w:t>s, critical transition or tipping points, are all concept</w:t>
      </w:r>
      <w:r w:rsidR="00E11DC7">
        <w:t>s</w:t>
      </w:r>
      <w:r w:rsidR="008F09B2">
        <w:t xml:space="preserve"> </w:t>
      </w:r>
      <w:r w:rsidR="00E11DC7">
        <w:t>related</w:t>
      </w:r>
      <w:r w:rsidR="008F09B2">
        <w:t xml:space="preserve"> to the </w:t>
      </w:r>
      <w:r w:rsidR="00B67C7A">
        <w:t xml:space="preserve">threshold-like </w:t>
      </w:r>
      <w:r w:rsidR="008F09B2">
        <w:t xml:space="preserve">behaviour of some systems in which multiple stable states are possible, and describe the transition </w:t>
      </w:r>
      <w:r w:rsidR="00E11DC7">
        <w:t>from</w:t>
      </w:r>
      <w:r w:rsidR="008F09B2">
        <w:t xml:space="preserve"> one state </w:t>
      </w:r>
      <w:r w:rsidR="00E11DC7">
        <w:t>to</w:t>
      </w:r>
      <w:r w:rsidR="008F09B2">
        <w:t xml:space="preserve"> another one </w:t>
      </w:r>
      <w:r w:rsidR="008F09B2">
        <w:fldChar w:fldCharType="begin"/>
      </w:r>
      <w:r w:rsidR="008F09B2">
        <w:instrText xml:space="preserve"> ADDIN ZOTERO_ITEM CSL_CITATION {"citationID":"ltwCJa3K","properties":{"formattedCitation":"(Scheffer {\\i{}et al.} 2001; Scheffer &amp; Carpenter 2003)","plainCitation":"(Scheffer et al. 2001; Scheffer &amp; Carpenter 2003)","noteIndex":0},"citationItems":[{"id":2185,"uris":["http://zotero.org/users/10426170/items/VN6Y9BKL"],"itemData":{"id":2185,"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id":2215,"uris":["http://zotero.org/users/10426170/items/8LQTTEX8"],"itemData":{"id":2215,"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8F09B2">
        <w:fldChar w:fldCharType="separate"/>
      </w:r>
      <w:r w:rsidR="008F09B2" w:rsidRPr="008F09B2">
        <w:t>(</w:t>
      </w:r>
      <w:proofErr w:type="spellStart"/>
      <w:r w:rsidR="008F09B2" w:rsidRPr="008F09B2">
        <w:t>Scheffer</w:t>
      </w:r>
      <w:proofErr w:type="spellEnd"/>
      <w:r w:rsidR="008F09B2" w:rsidRPr="008F09B2">
        <w:t xml:space="preserve"> </w:t>
      </w:r>
      <w:r w:rsidR="008F09B2" w:rsidRPr="008F09B2">
        <w:rPr>
          <w:i/>
          <w:iCs/>
        </w:rPr>
        <w:t>et al.</w:t>
      </w:r>
      <w:r w:rsidR="008F09B2" w:rsidRPr="008F09B2">
        <w:t xml:space="preserve"> 2001; </w:t>
      </w:r>
      <w:proofErr w:type="spellStart"/>
      <w:r w:rsidR="008F09B2" w:rsidRPr="008F09B2">
        <w:t>Scheffer</w:t>
      </w:r>
      <w:proofErr w:type="spellEnd"/>
      <w:r w:rsidR="008F09B2" w:rsidRPr="008F09B2">
        <w:t xml:space="preserve"> &amp; Carpenter 2003)</w:t>
      </w:r>
      <w:r w:rsidR="008F09B2">
        <w:fldChar w:fldCharType="end"/>
      </w:r>
      <w:r w:rsidR="008F09B2">
        <w:t xml:space="preserve">. </w:t>
      </w:r>
      <w:r w:rsidR="00E11DC7" w:rsidRPr="00B67C7A">
        <w:rPr>
          <w:strike/>
        </w:rPr>
        <w:t>The ability of a system to absorb perturbations</w:t>
      </w:r>
      <w:r w:rsidR="008F09B2" w:rsidRPr="00B67C7A">
        <w:rPr>
          <w:strike/>
        </w:rPr>
        <w:t xml:space="preserve"> </w:t>
      </w:r>
      <w:r w:rsidR="00E11DC7" w:rsidRPr="00B67C7A">
        <w:rPr>
          <w:strike/>
        </w:rPr>
        <w:t>without</w:t>
      </w:r>
      <w:r w:rsidR="008F09B2" w:rsidRPr="00B67C7A">
        <w:rPr>
          <w:strike/>
        </w:rPr>
        <w:t xml:space="preserve"> transitioning to an alternative equilibri</w:t>
      </w:r>
      <w:r w:rsidR="00022881" w:rsidRPr="00B67C7A">
        <w:rPr>
          <w:strike/>
        </w:rPr>
        <w:t>um</w:t>
      </w:r>
      <w:r w:rsidR="008F09B2" w:rsidRPr="00B67C7A">
        <w:rPr>
          <w:strike/>
        </w:rPr>
        <w:t xml:space="preserve"> is a way to measure </w:t>
      </w:r>
      <w:r w:rsidR="00E11DC7" w:rsidRPr="00B67C7A">
        <w:rPr>
          <w:strike/>
        </w:rPr>
        <w:t xml:space="preserve">the </w:t>
      </w:r>
      <w:r w:rsidR="008F09B2" w:rsidRPr="00B67C7A">
        <w:rPr>
          <w:strike/>
        </w:rPr>
        <w:t xml:space="preserve">ecological resilience of </w:t>
      </w:r>
      <w:r w:rsidR="00E11DC7" w:rsidRPr="00B67C7A">
        <w:rPr>
          <w:strike/>
        </w:rPr>
        <w:t>that</w:t>
      </w:r>
      <w:r w:rsidR="008F09B2" w:rsidRPr="00B67C7A">
        <w:rPr>
          <w:strike/>
        </w:rPr>
        <w:t xml:space="preserve"> system </w:t>
      </w:r>
      <w:r w:rsidR="008F09B2" w:rsidRPr="00B67C7A">
        <w:rPr>
          <w:strike/>
        </w:rPr>
        <w:fldChar w:fldCharType="begin"/>
      </w:r>
      <w:r w:rsidR="00163DE4">
        <w:rPr>
          <w:strike/>
        </w:rPr>
        <w:instrText xml:space="preserve"> ADDIN ZOTERO_ITEM CSL_CITATION {"citationID":"iXnif7Ay","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8F09B2" w:rsidRPr="00B67C7A">
        <w:rPr>
          <w:strike/>
        </w:rPr>
        <w:fldChar w:fldCharType="separate"/>
      </w:r>
      <w:r w:rsidR="008F09B2" w:rsidRPr="00B67C7A">
        <w:rPr>
          <w:strike/>
          <w:noProof/>
        </w:rPr>
        <w:t>(Holling 1973)</w:t>
      </w:r>
      <w:r w:rsidR="008F09B2" w:rsidRPr="00B67C7A">
        <w:rPr>
          <w:strike/>
        </w:rPr>
        <w:fldChar w:fldCharType="end"/>
      </w:r>
      <w:r w:rsidR="008F09B2" w:rsidRPr="00B67C7A">
        <w:rPr>
          <w:strike/>
        </w:rPr>
        <w:t>.</w:t>
      </w:r>
      <w:commentRangeEnd w:id="2"/>
      <w:r w:rsidR="00827BCE" w:rsidRPr="00B67C7A">
        <w:rPr>
          <w:rStyle w:val="CommentReference"/>
          <w:rFonts w:asciiTheme="minorHAnsi" w:eastAsiaTheme="minorHAnsi" w:hAnsiTheme="minorHAnsi" w:cstheme="minorBidi"/>
          <w:strike/>
          <w:kern w:val="2"/>
          <w:lang w:eastAsia="en-US"/>
          <w14:ligatures w14:val="standardContextual"/>
        </w:rPr>
        <w:commentReference w:id="2"/>
      </w:r>
      <w:commentRangeEnd w:id="3"/>
      <w:r w:rsidR="007D6CDA" w:rsidRPr="00B67C7A">
        <w:rPr>
          <w:rStyle w:val="CommentReference"/>
          <w:rFonts w:asciiTheme="minorHAnsi" w:eastAsiaTheme="minorHAnsi" w:hAnsiTheme="minorHAnsi" w:cstheme="minorBidi"/>
          <w:strike/>
          <w:kern w:val="2"/>
          <w:lang w:eastAsia="en-US"/>
          <w14:ligatures w14:val="standardContextual"/>
        </w:rPr>
        <w:commentReference w:id="3"/>
      </w:r>
    </w:p>
    <w:p w14:paraId="3B2FCC87" w14:textId="64425D73" w:rsidR="009E298A" w:rsidRDefault="00E11DC7" w:rsidP="00686186">
      <w:pPr>
        <w:pStyle w:val="NormalWeb"/>
        <w:spacing w:before="0" w:beforeAutospacing="0" w:after="0" w:afterAutospacing="0" w:line="360" w:lineRule="auto"/>
        <w:ind w:firstLine="720"/>
        <w:jc w:val="both"/>
      </w:pPr>
      <w:r>
        <w:t>At present</w:t>
      </w:r>
      <w:r w:rsidR="00731629" w:rsidRPr="00877DC3">
        <w:t xml:space="preserve">, evidence for </w:t>
      </w:r>
      <w:r w:rsidR="009701D6" w:rsidRPr="00877DC3">
        <w:t xml:space="preserve">HW – driven </w:t>
      </w:r>
      <w:r w:rsidR="00731629" w:rsidRPr="00877DC3">
        <w:t>abrupt shift</w:t>
      </w:r>
      <w:r>
        <w:t>s</w:t>
      </w:r>
      <w:r w:rsidR="00731629" w:rsidRPr="00877DC3">
        <w:t xml:space="preserve"> or collapse</w:t>
      </w:r>
      <w:r>
        <w:t>s</w:t>
      </w:r>
      <w:r w:rsidR="00731629" w:rsidRPr="00877DC3">
        <w:t xml:space="preserve"> </w:t>
      </w:r>
      <w:r>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t>support</w:t>
      </w:r>
      <w:r w:rsidR="00731629" w:rsidRPr="00877DC3">
        <w:t xml:space="preserve"> for </w:t>
      </w:r>
      <w:r>
        <w:t xml:space="preserve">HW related </w:t>
      </w:r>
      <w:r w:rsidR="00731629" w:rsidRPr="00877DC3">
        <w:t xml:space="preserve">collapse may </w:t>
      </w:r>
      <w:r>
        <w:t>be linked</w:t>
      </w:r>
      <w:r w:rsidR="00731629" w:rsidRPr="00877DC3">
        <w:t xml:space="preserve"> to the fact that most</w:t>
      </w:r>
      <w:r>
        <w:t xml:space="preserve"> empirical</w:t>
      </w:r>
      <w:r w:rsidR="00EA6778" w:rsidRPr="00877DC3">
        <w:t xml:space="preserve"> studies </w:t>
      </w:r>
      <w:r w:rsidR="00731629" w:rsidRPr="00877DC3">
        <w:t xml:space="preserve">analys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and the few available studies assessing the impact of recurrent HWs have not focused on assessing</w:t>
      </w:r>
      <w:r w:rsidR="007D6CDA">
        <w:t xml:space="preserve"> </w:t>
      </w:r>
      <w:r w:rsidR="005F30F4">
        <w:t>cumulative effects on biological endpoints (</w:t>
      </w:r>
      <w:r w:rsidR="005F30F4" w:rsidRPr="00877DC3">
        <w:t xml:space="preserve">Hermann </w:t>
      </w:r>
      <w:r w:rsidR="005F30F4" w:rsidRPr="00877DC3">
        <w:rPr>
          <w:i/>
          <w:iCs/>
        </w:rPr>
        <w:t>et al.</w:t>
      </w:r>
      <w:r w:rsidR="005F30F4" w:rsidRPr="00877DC3">
        <w:t xml:space="preserve"> 2023, 2024</w:t>
      </w:r>
      <w:r w:rsidR="005F30F4">
        <w:t xml:space="preserve">). </w:t>
      </w:r>
      <w:r w:rsidR="002A2CFB" w:rsidRPr="00877DC3">
        <w:t>Yet, since HWs are projected to become more frequent in the future,</w:t>
      </w:r>
      <w:r w:rsidR="009E298A" w:rsidRPr="00877DC3">
        <w:t xml:space="preserve"> concern</w:t>
      </w:r>
      <w:r w:rsidR="00827BCE">
        <w:t xml:space="preserve">s </w:t>
      </w:r>
      <w:r w:rsidR="00F95EFB">
        <w:t>have raised</w:t>
      </w:r>
      <w:r w:rsidR="009E298A" w:rsidRPr="00877DC3">
        <w:t xml:space="preserve"> about whether and how natural communities can </w:t>
      </w:r>
      <w:r w:rsidR="00827BCE">
        <w:t>respond to</w:t>
      </w:r>
      <w:r w:rsidR="00827BCE" w:rsidRPr="00877DC3">
        <w:t xml:space="preserve"> </w:t>
      </w:r>
      <w:r w:rsidR="009701D6" w:rsidRPr="00877DC3">
        <w:t>multiple recurring HWs</w:t>
      </w:r>
      <w:r w:rsidR="009E298A" w:rsidRPr="00877DC3">
        <w:t>.</w:t>
      </w:r>
    </w:p>
    <w:p w14:paraId="130AC88A" w14:textId="584DA169" w:rsidR="00621C38" w:rsidRDefault="00621C38" w:rsidP="00686186">
      <w:pPr>
        <w:pStyle w:val="NormalWeb"/>
        <w:spacing w:before="0" w:beforeAutospacing="0" w:after="0" w:afterAutospacing="0" w:line="360" w:lineRule="auto"/>
        <w:ind w:firstLine="720"/>
        <w:jc w:val="both"/>
      </w:pPr>
      <w:r>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xml:space="preserve">: critical slowing down and community rescue. Critical slowing down </w:t>
      </w:r>
      <w:r w:rsidR="0070095B" w:rsidRPr="00877DC3">
        <w:t xml:space="preserve">is </w:t>
      </w:r>
      <w:r w:rsidR="0062670E">
        <w:t>the</w:t>
      </w:r>
      <w:r w:rsidR="0070095B" w:rsidRPr="00877DC3">
        <w:t xml:space="preserve"> </w:t>
      </w:r>
      <w:r w:rsidR="0062670E">
        <w:t xml:space="preserve">process by which functional or structural recovery of communities decreases when they are close to a </w:t>
      </w:r>
      <w:r>
        <w:t>tipping</w:t>
      </w:r>
      <w:r w:rsidR="0062670E">
        <w:t xml:space="preserve"> point due to</w:t>
      </w:r>
      <w:r w:rsidR="003F73C8" w:rsidRPr="00877DC3">
        <w:t xml:space="preserve"> gradually increasing pressure or when exposed to repeated perturbations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144E52">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aspects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Strogatz 2019)</w:t>
      </w:r>
      <w:r w:rsidR="00B21C97">
        <w:fldChar w:fldCharType="end"/>
      </w:r>
      <w:r w:rsidR="00E75FB6" w:rsidRPr="00877DC3">
        <w:t xml:space="preserve">. The theory suggests that early warning signals could be based on the idea that recovery rates from disturbances tend to </w:t>
      </w:r>
      <w:r w:rsidR="00E75FB6" w:rsidRPr="00877DC3">
        <w:lastRenderedPageBreak/>
        <w:t>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w:t>
      </w:r>
      <w:proofErr w:type="spellStart"/>
      <w:r w:rsidRPr="00621C38">
        <w:t>Rietkerk</w:t>
      </w:r>
      <w:proofErr w:type="spellEnd"/>
      <w:r w:rsidRPr="00621C38">
        <w:t xml:space="preserve"> </w:t>
      </w:r>
      <w:r w:rsidRPr="00621C38">
        <w:rPr>
          <w:i/>
          <w:iCs/>
        </w:rPr>
        <w:t>et al.</w:t>
      </w:r>
      <w:r w:rsidRPr="00621C38">
        <w:t xml:space="preserve"> 1996; </w:t>
      </w:r>
      <w:proofErr w:type="spellStart"/>
      <w:r w:rsidRPr="00621C38">
        <w:t>Strogatz</w:t>
      </w:r>
      <w:proofErr w:type="spellEnd"/>
      <w:r w:rsidRPr="00621C38">
        <w:t xml:space="preserve"> 2019; </w:t>
      </w:r>
      <w:proofErr w:type="spellStart"/>
      <w:r w:rsidRPr="00621C38">
        <w:t>Veraart</w:t>
      </w:r>
      <w:proofErr w:type="spellEnd"/>
      <w:r w:rsidRPr="00621C38">
        <w:t xml:space="preserve"> </w:t>
      </w:r>
      <w:r w:rsidRPr="00621C38">
        <w:rPr>
          <w:i/>
          <w:iCs/>
        </w:rPr>
        <w:t>et al.</w:t>
      </w:r>
      <w:r w:rsidRPr="00621C38">
        <w:t xml:space="preserve"> 2012)</w:t>
      </w:r>
      <w:r>
        <w:fldChar w:fldCharType="end"/>
      </w:r>
      <w:r w:rsidR="00E75FB6" w:rsidRPr="00877DC3">
        <w:t>.</w:t>
      </w:r>
      <w:r w:rsidR="000D638F">
        <w:t xml:space="preserve"> </w:t>
      </w:r>
    </w:p>
    <w:p w14:paraId="0E3240A7" w14:textId="2AFB3DE1" w:rsidR="00B21C97" w:rsidRDefault="00F47727" w:rsidP="00686186">
      <w:pPr>
        <w:pStyle w:val="NormalWeb"/>
        <w:spacing w:before="0" w:beforeAutospacing="0" w:after="0" w:afterAutospacing="0" w:line="360" w:lineRule="auto"/>
        <w:ind w:firstLine="720"/>
        <w:jc w:val="both"/>
      </w:pPr>
      <w:r>
        <w:t>On the other hand</w:t>
      </w:r>
      <w:r w:rsidR="009E298A" w:rsidRPr="00877DC3">
        <w:t xml:space="preserve">, community rescue </w:t>
      </w:r>
      <w:r>
        <w:t xml:space="preserve">theory suggests that </w:t>
      </w:r>
      <w:r w:rsidR="009E298A" w:rsidRPr="00877DC3">
        <w:t>ecological</w:t>
      </w:r>
      <w:r>
        <w:t xml:space="preserve"> adaptation</w:t>
      </w:r>
      <w:r w:rsidR="009E298A" w:rsidRPr="00877DC3">
        <w:t xml:space="preserve"> or evolutionary processes</w:t>
      </w:r>
      <w:r>
        <w:t xml:space="preserve"> tend to</w:t>
      </w:r>
      <w:r w:rsidR="009E298A" w:rsidRPr="00877DC3">
        <w:t xml:space="preserve"> restore </w:t>
      </w:r>
      <w:r>
        <w:t xml:space="preserve">the </w:t>
      </w:r>
      <w:r w:rsidR="009E298A" w:rsidRPr="00877DC3">
        <w:t xml:space="preserve">recovery </w:t>
      </w:r>
      <w:r>
        <w:t xml:space="preserve">capacity of ecosystems </w:t>
      </w:r>
      <w:r w:rsidR="009E298A" w:rsidRPr="00877DC3">
        <w:t xml:space="preserve">under stressful conditions,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w:t>
      </w:r>
      <w:proofErr w:type="spellStart"/>
      <w:r w:rsidR="00155AFE" w:rsidRPr="00155AFE">
        <w:t>Samani</w:t>
      </w:r>
      <w:proofErr w:type="spellEnd"/>
      <w:r w:rsidR="00155AFE" w:rsidRPr="00155AFE">
        <w:t xml:space="preserve">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it is considered a key mechanism that enhances stress resistance in communities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 they have not been applied to assess the impacts of recurrent heatwaves in freshwater </w:t>
      </w:r>
      <w:r w:rsidR="00942A54">
        <w:t>ecosystems</w:t>
      </w:r>
      <w:r w:rsidR="000D638F" w:rsidRPr="00877DC3">
        <w:t>.</w:t>
      </w:r>
      <w:r w:rsidR="00EA4101">
        <w:t xml:space="preserve"> Hence, the extent to which</w:t>
      </w:r>
      <w:r w:rsidR="00EA4101" w:rsidRPr="00877DC3">
        <w:t xml:space="preserve"> critical slowing down or community rescue occur</w:t>
      </w:r>
      <w:r w:rsidR="00EA4101">
        <w:t xml:space="preserve"> </w:t>
      </w:r>
      <w:r w:rsidR="00EA4101" w:rsidRPr="00877DC3">
        <w:t xml:space="preserve">in </w:t>
      </w:r>
      <w:r w:rsidR="00EA4101">
        <w:t xml:space="preserve">aquatic </w:t>
      </w:r>
      <w:r w:rsidR="00EA4101" w:rsidRPr="00877DC3">
        <w:t>communities exposed to recurrent HWs</w:t>
      </w:r>
      <w:r w:rsidR="00EA4101">
        <w:t xml:space="preserve"> is yet unknown</w:t>
      </w:r>
      <w:r w:rsidR="00EA4101" w:rsidRPr="00877DC3">
        <w:t>.</w:t>
      </w:r>
    </w:p>
    <w:p w14:paraId="7B24FA94" w14:textId="686BC326" w:rsidR="00EA4101" w:rsidRDefault="00EA4101" w:rsidP="00686186">
      <w:pPr>
        <w:pStyle w:val="NormalWeb"/>
        <w:spacing w:before="0" w:beforeAutospacing="0" w:after="0" w:afterAutospacing="0" w:line="360" w:lineRule="auto"/>
        <w:ind w:firstLine="720"/>
        <w:jc w:val="both"/>
      </w:pPr>
      <w:r>
        <w:t>The aim of this study was to assess the role of the criti</w:t>
      </w:r>
      <w:r w:rsidRPr="00877DC3">
        <w:t>cal slowing down or community rescue</w:t>
      </w:r>
      <w:r>
        <w:t xml:space="preserve"> frameworks to explain the functional response of a phytoplankton community exposed to </w:t>
      </w:r>
      <w:commentRangeStart w:id="6"/>
      <w:commentRangeStart w:id="7"/>
      <w:r>
        <w:t>recurrent HWs</w:t>
      </w:r>
      <w:commentRangeEnd w:id="6"/>
      <w:r>
        <w:rPr>
          <w:rStyle w:val="CommentReference"/>
          <w:rFonts w:asciiTheme="minorHAnsi" w:eastAsiaTheme="minorHAnsi" w:hAnsiTheme="minorHAnsi" w:cstheme="minorBidi"/>
          <w:kern w:val="2"/>
          <w:lang w:eastAsia="en-US"/>
          <w14:ligatures w14:val="standardContextual"/>
        </w:rPr>
        <w:commentReference w:id="6"/>
      </w:r>
      <w:commentRangeEnd w:id="7"/>
      <w:r>
        <w:rPr>
          <w:rStyle w:val="CommentReference"/>
          <w:rFonts w:asciiTheme="minorHAnsi" w:eastAsiaTheme="minorHAnsi" w:hAnsiTheme="minorHAnsi" w:cstheme="minorBidi"/>
          <w:kern w:val="2"/>
          <w:lang w:eastAsia="en-US"/>
          <w14:ligatures w14:val="standardContextual"/>
        </w:rPr>
        <w:commentReference w:id="7"/>
      </w:r>
      <w:r>
        <w:t xml:space="preserve">. </w:t>
      </w:r>
      <w:r w:rsidRPr="00877DC3">
        <w:t>For this</w:t>
      </w:r>
      <w:r>
        <w:t>,</w:t>
      </w:r>
      <w:r w:rsidRPr="00877DC3">
        <w:t xml:space="preserve"> we used data coming from an outdoor pond mesocosm experiment </w:t>
      </w:r>
      <w:r>
        <w:t>conducted in Spain</w:t>
      </w:r>
      <w:r w:rsidRPr="00877DC3">
        <w:t xml:space="preserve"> where a semi-natural phytoplankton community was exposed to three subsequent heatwaves, and the change in the short-term recovery after each HW was assessed.</w:t>
      </w:r>
    </w:p>
    <w:p w14:paraId="7E2234C5" w14:textId="1EE31669" w:rsidR="00EA4101" w:rsidRDefault="00F47727" w:rsidP="00686186">
      <w:pPr>
        <w:pStyle w:val="NormalWeb"/>
        <w:spacing w:before="0" w:beforeAutospacing="0" w:after="0" w:afterAutospacing="0" w:line="360" w:lineRule="auto"/>
        <w:ind w:firstLine="720"/>
        <w:jc w:val="both"/>
      </w:pPr>
      <w:r>
        <w:t xml:space="preserve">It </w:t>
      </w:r>
      <w:r w:rsidR="00621C38">
        <w:t>may</w:t>
      </w:r>
      <w:r>
        <w:t xml:space="preserve"> </w:t>
      </w:r>
      <w:r w:rsidR="00621C38">
        <w:t xml:space="preserve">be </w:t>
      </w:r>
      <w:r>
        <w:t>expected that community rescue prevails after the exposure to a mild and</w:t>
      </w:r>
      <w:r w:rsidR="005E56A8">
        <w:t>/or</w:t>
      </w:r>
      <w:r>
        <w:t xml:space="preserve"> relatively short</w:t>
      </w:r>
      <w:r w:rsidR="005E56A8">
        <w:t>,</w:t>
      </w:r>
      <w:r>
        <w:t xml:space="preserve"> </w:t>
      </w:r>
      <w:r w:rsidR="005E56A8">
        <w:t xml:space="preserve">first </w:t>
      </w:r>
      <w:r>
        <w:t xml:space="preserve">HW. </w:t>
      </w:r>
      <w:r w:rsidR="005E56A8">
        <w:t>In this case, the</w:t>
      </w:r>
      <w:r w:rsidR="005E56A8" w:rsidRPr="00877DC3">
        <w:t xml:space="preserve"> HW </w:t>
      </w:r>
      <w:r w:rsidR="005E56A8">
        <w:t>can</w:t>
      </w:r>
      <w:r w:rsidR="005E56A8" w:rsidRPr="00877DC3">
        <w:t xml:space="preserve"> </w:t>
      </w:r>
      <w:r w:rsidR="005E56A8">
        <w:t>determine</w:t>
      </w:r>
      <w:r w:rsidR="005E56A8" w:rsidRPr="00877DC3">
        <w:t xml:space="preserve"> a decline in community functioning, which may be recovered through a compositional change that promotes stress-tolerant species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xml:space="preserve">. This new community composition might then be more resistant to a following HW, and thus determine higher community stability. </w:t>
      </w:r>
      <w:r>
        <w:t xml:space="preserve">However, the stress accumulation due to exposure to recurrent HWs </w:t>
      </w:r>
      <w:r w:rsidR="005E56A8">
        <w:t xml:space="preserve">may </w:t>
      </w:r>
      <w:r w:rsidR="00EA4101">
        <w:t>determine</w:t>
      </w:r>
      <w:r w:rsidR="005E56A8">
        <w:t xml:space="preserve"> critical slowing down</w:t>
      </w:r>
      <w:r w:rsidR="00EA4101">
        <w:t xml:space="preserve"> of recovery</w:t>
      </w:r>
      <w:r w:rsidR="005E56A8">
        <w:t xml:space="preserve">, driving the community to a collapse. </w:t>
      </w:r>
      <w:r w:rsidR="00B657D3" w:rsidRPr="00877DC3">
        <w:t xml:space="preserve">Critically though, the result in terms of community </w:t>
      </w:r>
      <w:r w:rsidR="00B21C97">
        <w:t>resilience</w:t>
      </w:r>
      <w:r w:rsidR="00B657D3" w:rsidRPr="00877DC3">
        <w:t xml:space="preserve"> would be opposite</w:t>
      </w:r>
      <w:r w:rsidR="008577B8" w:rsidRPr="00877DC3">
        <w:t>, community rescue is stabilising and</w:t>
      </w:r>
      <w:r w:rsidR="00B21C97">
        <w:t xml:space="preserve"> thus increases resilience, whereas</w:t>
      </w:r>
      <w:r w:rsidR="008577B8" w:rsidRPr="00877DC3">
        <w:t xml:space="preserve"> critical slowing down is destabilising</w:t>
      </w:r>
      <w:r w:rsidR="00B21C97">
        <w:t xml:space="preserve"> and indicates a decrease in resilience</w:t>
      </w:r>
      <w:r w:rsidR="008577B8" w:rsidRPr="00877DC3">
        <w:t>.</w:t>
      </w:r>
    </w:p>
    <w:p w14:paraId="30B3CD0E" w14:textId="1AA1338B" w:rsidR="00942A54" w:rsidRDefault="00942A54" w:rsidP="00B67C7A">
      <w:pPr>
        <w:pStyle w:val="NormalWeb"/>
        <w:spacing w:before="0" w:beforeAutospacing="0" w:after="0" w:afterAutospacing="0" w:line="360" w:lineRule="auto"/>
        <w:jc w:val="both"/>
      </w:pPr>
    </w:p>
    <w:p w14:paraId="5A789C36" w14:textId="389E599A" w:rsidR="0049064C" w:rsidRPr="00877DC3" w:rsidRDefault="0049064C" w:rsidP="00686186">
      <w:pPr>
        <w:pStyle w:val="Heading1"/>
        <w:spacing w:line="360" w:lineRule="auto"/>
        <w:jc w:val="both"/>
      </w:pPr>
      <w:r w:rsidRPr="00877DC3">
        <w:lastRenderedPageBreak/>
        <w:t>Materials and Methods</w:t>
      </w:r>
    </w:p>
    <w:p w14:paraId="17E0130D" w14:textId="39D01EFE" w:rsidR="00B657D3" w:rsidRPr="00877DC3" w:rsidRDefault="00105B2D" w:rsidP="00686186">
      <w:pPr>
        <w:pStyle w:val="Heading2"/>
        <w:spacing w:line="360" w:lineRule="auto"/>
        <w:jc w:val="both"/>
      </w:pPr>
      <w:r>
        <w:t>Experimental design</w:t>
      </w:r>
    </w:p>
    <w:p w14:paraId="72492839" w14:textId="77777777" w:rsidR="00EA4101" w:rsidRDefault="00F95EFB" w:rsidP="00686186">
      <w:pPr>
        <w:pStyle w:val="NormalWeb"/>
        <w:spacing w:before="0" w:beforeAutospacing="0" w:after="0" w:afterAutospacing="0" w:line="36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Alcalá de Henares, Madrid, Spain) between April and July 2021. The 8 mesocosms used in this study were filled with 40 cm of sediments and 850 L of water from an artificial lagoon. The biological community of the mesocosms was composed of phytoplankton, zooplankton, and</w:t>
      </w:r>
      <w:r w:rsidR="0042566A" w:rsidRPr="00877DC3">
        <w:t xml:space="preserve"> </w:t>
      </w:r>
      <w:r w:rsidR="00E37FB0" w:rsidRPr="00877DC3">
        <w:t xml:space="preserve">macroinvertebrates, and was allowed to establish and homogenize among experimental units for 2 months prior to the start of the experiment. </w:t>
      </w:r>
      <w:r w:rsidR="00EA4101">
        <w:t xml:space="preserve">Detailed information on the experiment can be found in </w:t>
      </w:r>
      <w:r w:rsidR="00EA4101">
        <w:fldChar w:fldCharType="begin"/>
      </w:r>
      <w:r w:rsidR="00EA4101">
        <w:instrText xml:space="preserve"> ADDIN ZOTERO_ITEM CSL_CITATION {"citationID":"7uvDshA7","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2024)</w:t>
      </w:r>
      <w:r w:rsidR="00EA4101">
        <w:fldChar w:fldCharType="end"/>
      </w:r>
      <w:r w:rsidR="00EA4101">
        <w:t xml:space="preserve">. </w:t>
      </w:r>
    </w:p>
    <w:p w14:paraId="0CF2A23F" w14:textId="7548006C" w:rsidR="005F30F4" w:rsidRPr="00877DC3" w:rsidRDefault="00E37FB0" w:rsidP="00686186">
      <w:pPr>
        <w:pStyle w:val="NormalWeb"/>
        <w:spacing w:before="0" w:beforeAutospacing="0" w:after="0" w:afterAutospacing="0" w:line="36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hich meant that the HW absolute temperature progressively increased from the first to the third HW, as the water temperature in the control mesocosm warmed as </w:t>
      </w:r>
      <w:r w:rsidR="009B173E" w:rsidRPr="00877DC3">
        <w:t>result of seasonality</w:t>
      </w:r>
      <w:r w:rsidR="00464538" w:rsidRPr="00877DC3">
        <w:t xml:space="preserve">. </w:t>
      </w:r>
    </w:p>
    <w:p w14:paraId="486C8337" w14:textId="26A0391D" w:rsidR="00E37FB0" w:rsidRPr="00877DC3" w:rsidRDefault="00E37FB0" w:rsidP="00686186">
      <w:pPr>
        <w:pStyle w:val="NormalWeb"/>
        <w:spacing w:before="0" w:beforeAutospacing="0" w:after="0" w:afterAutospacing="0" w:line="360" w:lineRule="auto"/>
        <w:ind w:firstLine="720"/>
        <w:jc w:val="both"/>
      </w:pPr>
      <w:r w:rsidRPr="00877DC3">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 xml:space="preserve">Additionally, we place a Hobo logger (Onset Computer Corporation, Bourne, MA, USA) in one control mesocosm and </w:t>
      </w:r>
      <w:r w:rsidR="009B173E" w:rsidRPr="00877DC3">
        <w:t xml:space="preserve">in </w:t>
      </w:r>
      <w:r w:rsidR="00722898" w:rsidRPr="00877DC3">
        <w:t xml:space="preserve">one mesocosm undergoing the HWs treatment to have an independent water temperature measurement. </w:t>
      </w:r>
    </w:p>
    <w:p w14:paraId="163862B8" w14:textId="77777777" w:rsidR="00722898" w:rsidRPr="00877DC3" w:rsidRDefault="00722898" w:rsidP="00686186">
      <w:pPr>
        <w:pStyle w:val="NormalWeb"/>
        <w:spacing w:before="0" w:beforeAutospacing="0" w:after="0" w:afterAutospacing="0" w:line="360" w:lineRule="auto"/>
        <w:jc w:val="both"/>
      </w:pPr>
    </w:p>
    <w:p w14:paraId="14A32DF0" w14:textId="24E04B4A" w:rsidR="005F30F4" w:rsidRPr="005F30F4" w:rsidRDefault="001155C3" w:rsidP="00686186">
      <w:pPr>
        <w:pStyle w:val="Heading2"/>
        <w:spacing w:line="360" w:lineRule="auto"/>
        <w:jc w:val="both"/>
      </w:pPr>
      <w:r w:rsidRPr="00877DC3">
        <w:t>Phytoplankton sampling</w:t>
      </w:r>
      <w:r w:rsidR="0062155A" w:rsidRPr="00877DC3">
        <w:t xml:space="preserve"> and biomass quantification</w:t>
      </w:r>
    </w:p>
    <w:p w14:paraId="7DA08C04" w14:textId="3DBC50C7" w:rsidR="00105B2D" w:rsidRDefault="001155C3" w:rsidP="00686186">
      <w:pPr>
        <w:pStyle w:val="NormalWeb"/>
        <w:spacing w:before="0" w:beforeAutospacing="0" w:after="0" w:afterAutospacing="0" w:line="360" w:lineRule="auto"/>
        <w:jc w:val="both"/>
      </w:pPr>
      <w:r w:rsidRPr="00877DC3">
        <w:t xml:space="preserve">The phytoplankton community was sampled on days -4, </w:t>
      </w:r>
      <w:r w:rsidR="006B305E" w:rsidRPr="00877DC3">
        <w:t>3</w:t>
      </w:r>
      <w:r w:rsidRPr="00877DC3">
        <w:t xml:space="preserve">, 10, 15, 24, 30, and 38 </w:t>
      </w:r>
      <w:proofErr w:type="gramStart"/>
      <w:r w:rsidR="00105B2D">
        <w:t>relative</w:t>
      </w:r>
      <w:proofErr w:type="gramEnd"/>
      <w:r w:rsidR="00105B2D">
        <w:t xml:space="preserve"> </w:t>
      </w:r>
      <w:r w:rsidRPr="00877DC3">
        <w:t>to the start of the first HW. Samplings w</w:t>
      </w:r>
      <w:r w:rsidR="00145269" w:rsidRPr="00877DC3">
        <w:t>ere performed</w:t>
      </w:r>
      <w:r w:rsidRPr="00877DC3">
        <w:t xml:space="preserve"> by taking depth-integrated water samples with a polyvinyl chloride (PVC)</w:t>
      </w:r>
      <w:r w:rsidR="00145269" w:rsidRPr="00877DC3">
        <w:t xml:space="preserve"> </w:t>
      </w:r>
      <w:r w:rsidRPr="00877DC3">
        <w:t>tube (six sub-samples per mesocosm mixed in a bucket).</w:t>
      </w:r>
      <w:r w:rsidR="00145269" w:rsidRPr="00877DC3">
        <w:t xml:space="preserve"> </w:t>
      </w:r>
      <w:r w:rsidRPr="00877DC3">
        <w:t>Next, 250 m</w:t>
      </w:r>
      <w:r w:rsidR="00105B2D">
        <w:t>L</w:t>
      </w:r>
      <w:r w:rsidRPr="00877DC3">
        <w:t xml:space="preserve"> of this water</w:t>
      </w:r>
      <w:r w:rsidR="00145269" w:rsidRPr="00877DC3">
        <w:t xml:space="preserve"> </w:t>
      </w:r>
      <w:r w:rsidRPr="00877DC3">
        <w:t>sample were introduced into glass amber bottles and 10%</w:t>
      </w:r>
      <w:r w:rsidR="00145269" w:rsidRPr="00877DC3">
        <w:t xml:space="preserve"> </w:t>
      </w:r>
      <w:r w:rsidRPr="00877DC3">
        <w:t>Lugol’s iodine was added for preservation.</w:t>
      </w:r>
      <w:r w:rsidR="00145269" w:rsidRPr="00877DC3">
        <w:t xml:space="preserve"> Phytoplankton taxa</w:t>
      </w:r>
      <w:r w:rsidR="003B2EDE" w:rsidRPr="00877DC3">
        <w:t xml:space="preserve"> identification</w:t>
      </w:r>
      <w:r w:rsidR="00145269" w:rsidRPr="00877DC3">
        <w:t xml:space="preserve"> and counts were </w:t>
      </w:r>
      <w:r w:rsidR="00105B2D" w:rsidRPr="00877DC3">
        <w:t>performed</w:t>
      </w:r>
      <w:r w:rsidR="00145269" w:rsidRPr="00877DC3">
        <w:t xml:space="preserve"> </w:t>
      </w:r>
      <w:r w:rsidR="003B2EDE" w:rsidRPr="00877DC3">
        <w:t>on</w:t>
      </w:r>
      <w:r w:rsidR="00145269" w:rsidRPr="00877DC3">
        <w:t xml:space="preserve"> a 1 mL subsample by means of an inverted microscope and a Sedgewick-Rafter counting cell (Graticules Optics).</w:t>
      </w:r>
      <w:r w:rsidR="00105B2D">
        <w:t xml:space="preserve"> </w:t>
      </w:r>
    </w:p>
    <w:p w14:paraId="03C3CC85" w14:textId="286C02E5" w:rsidR="00731629" w:rsidRPr="00877DC3" w:rsidRDefault="0062155A" w:rsidP="00686186">
      <w:pPr>
        <w:pStyle w:val="NormalWeb"/>
        <w:spacing w:before="0" w:beforeAutospacing="0" w:after="0" w:afterAutospacing="0" w:line="360" w:lineRule="auto"/>
        <w:ind w:firstLine="720"/>
        <w:jc w:val="both"/>
      </w:pPr>
      <w:r w:rsidRPr="00877DC3">
        <w:lastRenderedPageBreak/>
        <w:t xml:space="preserve">Every phytoplankton taxon was digitally photographed with scale reference using a camera Samsung 12 </w:t>
      </w:r>
      <w:proofErr w:type="spellStart"/>
      <w:r w:rsidRPr="00877DC3">
        <w:t>mp</w:t>
      </w:r>
      <w:proofErr w:type="spellEnd"/>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individuals 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Biovolume was transformed to</w:t>
      </w:r>
      <w:r w:rsidR="00381888" w:rsidRPr="00877DC3">
        <w:t xml:space="preserve"> </w:t>
      </w:r>
      <w:r w:rsidRPr="00877DC3">
        <w:t xml:space="preserve">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rsidR="00105B2D">
        <w:t xml:space="preserve"> </w:t>
      </w:r>
      <w:r w:rsidRPr="00877DC3">
        <w:t xml:space="preserve">assuming specific </w:t>
      </w:r>
      <w:r w:rsidR="00651ED7">
        <w:t>density</w:t>
      </w:r>
      <w:r w:rsidRPr="00877DC3">
        <w:t xml:space="preserve"> of water = 1.</w:t>
      </w:r>
    </w:p>
    <w:p w14:paraId="27182065" w14:textId="763B94CD" w:rsidR="00145269" w:rsidRPr="00877DC3" w:rsidRDefault="00145269" w:rsidP="00686186">
      <w:pPr>
        <w:pStyle w:val="Heading2"/>
        <w:spacing w:line="360" w:lineRule="auto"/>
        <w:jc w:val="both"/>
      </w:pPr>
      <w:r w:rsidRPr="00877DC3">
        <w:t xml:space="preserve">Ecosystem functioning </w:t>
      </w:r>
    </w:p>
    <w:p w14:paraId="0B92965A" w14:textId="1CA80685" w:rsidR="00145269" w:rsidRPr="00877DC3" w:rsidRDefault="0062155A" w:rsidP="00686186">
      <w:pPr>
        <w:spacing w:line="360" w:lineRule="auto"/>
        <w:jc w:val="both"/>
        <w:rPr>
          <w:rFonts w:ascii="Times New Roman" w:hAnsi="Times New Roman" w:cs="Times New Roman"/>
        </w:rPr>
      </w:pPr>
      <w:r w:rsidRPr="00877DC3">
        <w:rPr>
          <w:rFonts w:ascii="Times New Roman" w:hAnsi="Times New Roman" w:cs="Times New Roman"/>
        </w:rPr>
        <w:t xml:space="preserve">We measured chlorophyll </w:t>
      </w:r>
      <w:r w:rsidR="00381888" w:rsidRPr="00877DC3">
        <w:rPr>
          <w:rFonts w:ascii="Times New Roman" w:hAnsi="Times New Roman" w:cs="Times New Roman"/>
        </w:rPr>
        <w:t>–</w:t>
      </w:r>
      <w:r w:rsidRPr="00877DC3">
        <w:rPr>
          <w:rFonts w:ascii="Times New Roman" w:hAnsi="Times New Roman" w:cs="Times New Roman"/>
        </w:rPr>
        <w:t xml:space="preserve"> </w:t>
      </w:r>
      <w:r w:rsidRPr="00877DC3">
        <w:rPr>
          <w:rFonts w:ascii="Times New Roman" w:hAnsi="Times New Roman" w:cs="Times New Roman"/>
          <w:i/>
          <w:iCs/>
        </w:rPr>
        <w:t>a</w:t>
      </w:r>
      <w:r w:rsidR="00381888" w:rsidRPr="00877DC3">
        <w:rPr>
          <w:rFonts w:ascii="Times New Roman" w:hAnsi="Times New Roman" w:cs="Times New Roman"/>
        </w:rPr>
        <w:t xml:space="preserve"> </w:t>
      </w:r>
      <w:r w:rsidR="000B614D" w:rsidRPr="00877DC3">
        <w:rPr>
          <w:rFonts w:ascii="Times New Roman" w:hAnsi="Times New Roman" w:cs="Times New Roman"/>
        </w:rPr>
        <w:t>(</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a</w:t>
      </w:r>
      <w:r w:rsidR="00651ED7">
        <w:rPr>
          <w:rFonts w:ascii="Times New Roman" w:hAnsi="Times New Roman" w:cs="Times New Roman"/>
        </w:rPr>
        <w:t xml:space="preserve">; </w:t>
      </w:r>
      <w:proofErr w:type="spellStart"/>
      <w:r w:rsidR="00651ED7" w:rsidRPr="00651ED7">
        <w:rPr>
          <w:rFonts w:ascii="Times New Roman" w:hAnsi="Times New Roman" w:cs="Times New Roman"/>
        </w:rPr>
        <w:t>μg</w:t>
      </w:r>
      <w:proofErr w:type="spellEnd"/>
      <w:r w:rsidR="00651ED7" w:rsidRPr="00651ED7">
        <w:rPr>
          <w:rFonts w:ascii="Times New Roman" w:hAnsi="Times New Roman" w:cs="Times New Roman"/>
        </w:rPr>
        <w:t>/</w:t>
      </w:r>
      <w:r w:rsidR="00651ED7">
        <w:rPr>
          <w:rFonts w:ascii="Times New Roman" w:hAnsi="Times New Roman" w:cs="Times New Roman"/>
        </w:rPr>
        <w:t>L</w:t>
      </w:r>
      <w:r w:rsidR="000B614D" w:rsidRPr="00877DC3">
        <w:rPr>
          <w:rFonts w:ascii="Times New Roman" w:hAnsi="Times New Roman" w:cs="Times New Roman"/>
        </w:rPr>
        <w:t>)</w:t>
      </w:r>
      <w:r w:rsidR="00381888" w:rsidRPr="00877DC3">
        <w:rPr>
          <w:rFonts w:ascii="Times New Roman" w:hAnsi="Times New Roman" w:cs="Times New Roman"/>
        </w:rPr>
        <w:t xml:space="preserve"> a</w:t>
      </w:r>
      <w:r w:rsidR="000B614D" w:rsidRPr="00877DC3">
        <w:rPr>
          <w:rFonts w:ascii="Times New Roman" w:hAnsi="Times New Roman" w:cs="Times New Roman"/>
        </w:rPr>
        <w:t>s</w:t>
      </w:r>
      <w:r w:rsidR="00381888" w:rsidRPr="00877DC3">
        <w:rPr>
          <w:rFonts w:ascii="Times New Roman" w:hAnsi="Times New Roman" w:cs="Times New Roman"/>
        </w:rPr>
        <w:t xml:space="preserve"> proxy for </w:t>
      </w:r>
      <w:r w:rsidR="000B614D" w:rsidRPr="00877DC3">
        <w:rPr>
          <w:rFonts w:ascii="Times New Roman" w:hAnsi="Times New Roman" w:cs="Times New Roman"/>
        </w:rPr>
        <w:t xml:space="preserve">primary productivity, as it represents </w:t>
      </w:r>
      <w:r w:rsidR="00381888" w:rsidRPr="00877DC3">
        <w:rPr>
          <w:rFonts w:ascii="Times New Roman" w:hAnsi="Times New Roman" w:cs="Times New Roman"/>
        </w:rPr>
        <w:t>the living part of the phytoplankton biomass</w:t>
      </w:r>
      <w:r w:rsidR="000B614D" w:rsidRPr="00877DC3">
        <w:rPr>
          <w:rFonts w:ascii="Times New Roman" w:hAnsi="Times New Roman" w:cs="Times New Roman"/>
        </w:rPr>
        <w:t xml:space="preserve">. </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 xml:space="preserve">a </w:t>
      </w:r>
      <w:r w:rsidR="003B0C19">
        <w:rPr>
          <w:rFonts w:ascii="Times New Roman" w:hAnsi="Times New Roman" w:cs="Times New Roman"/>
        </w:rPr>
        <w:t xml:space="preserve">concentration </w:t>
      </w:r>
      <w:r w:rsidR="000B614D" w:rsidRPr="00877DC3">
        <w:rPr>
          <w:rFonts w:ascii="Times New Roman" w:hAnsi="Times New Roman" w:cs="Times New Roman"/>
        </w:rPr>
        <w:t>was measured on days -4, 3, 7, 10, 1</w:t>
      </w:r>
      <w:r w:rsidR="006B305E" w:rsidRPr="00877DC3">
        <w:rPr>
          <w:rFonts w:ascii="Times New Roman" w:hAnsi="Times New Roman" w:cs="Times New Roman"/>
        </w:rPr>
        <w:t>5</w:t>
      </w:r>
      <w:r w:rsidR="000B614D" w:rsidRPr="00877DC3">
        <w:rPr>
          <w:rFonts w:ascii="Times New Roman" w:hAnsi="Times New Roman" w:cs="Times New Roman"/>
        </w:rPr>
        <w:t>, 24, 3</w:t>
      </w:r>
      <w:r w:rsidR="006B305E" w:rsidRPr="00877DC3">
        <w:rPr>
          <w:rFonts w:ascii="Times New Roman" w:hAnsi="Times New Roman" w:cs="Times New Roman"/>
        </w:rPr>
        <w:t>0</w:t>
      </w:r>
      <w:r w:rsidR="000B614D" w:rsidRPr="00877DC3">
        <w:rPr>
          <w:rFonts w:ascii="Times New Roman" w:hAnsi="Times New Roman" w:cs="Times New Roman"/>
        </w:rPr>
        <w:t xml:space="preserve"> and 38. </w:t>
      </w:r>
      <w:r w:rsidR="008C7836" w:rsidRPr="00877DC3">
        <w:rPr>
          <w:rFonts w:ascii="Times New Roman" w:hAnsi="Times New Roman" w:cs="Times New Roman"/>
        </w:rPr>
        <w:t xml:space="preserve">We also measured </w:t>
      </w:r>
      <w:commentRangeStart w:id="8"/>
      <w:commentRangeStart w:id="9"/>
      <w:r w:rsidR="008C7836" w:rsidRPr="00877DC3">
        <w:rPr>
          <w:rFonts w:ascii="Times New Roman" w:hAnsi="Times New Roman" w:cs="Times New Roman"/>
        </w:rPr>
        <w:t>dissolved oxygen (DO</w:t>
      </w:r>
      <w:r w:rsidR="00651ED7">
        <w:rPr>
          <w:rFonts w:ascii="Times New Roman" w:hAnsi="Times New Roman" w:cs="Times New Roman"/>
        </w:rPr>
        <w:t>; mg/L</w:t>
      </w:r>
      <w:r w:rsidR="008C7836" w:rsidRPr="00877DC3">
        <w:rPr>
          <w:rFonts w:ascii="Times New Roman" w:hAnsi="Times New Roman" w:cs="Times New Roman"/>
        </w:rPr>
        <w:t xml:space="preserve">) during the experimental period. </w:t>
      </w:r>
      <w:commentRangeEnd w:id="8"/>
      <w:r w:rsidR="003B0C19">
        <w:rPr>
          <w:rStyle w:val="CommentReference"/>
        </w:rPr>
        <w:commentReference w:id="8"/>
      </w:r>
      <w:commentRangeEnd w:id="9"/>
      <w:r w:rsidR="00651ED7">
        <w:rPr>
          <w:rStyle w:val="CommentReference"/>
        </w:rPr>
        <w:commentReference w:id="9"/>
      </w:r>
      <w:r w:rsidR="008C7836" w:rsidRPr="00877DC3">
        <w:rPr>
          <w:rFonts w:ascii="Times New Roman" w:hAnsi="Times New Roman" w:cs="Times New Roman"/>
        </w:rPr>
        <w:t xml:space="preserve">Oxygen is essential to all aerobic organisms, and its dynamics in freshwater invol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proofErr w:type="spellStart"/>
      <w:r w:rsidR="003B0C19" w:rsidRPr="00877DC3">
        <w:rPr>
          <w:rFonts w:ascii="Times New Roman" w:hAnsi="Times New Roman" w:cs="Times New Roman"/>
        </w:rPr>
        <w:t>Chl</w:t>
      </w:r>
      <w:proofErr w:type="spellEnd"/>
      <w:r w:rsidR="003B0C19" w:rsidRPr="00877DC3">
        <w:rPr>
          <w:rFonts w:ascii="Times New Roman" w:hAnsi="Times New Roman" w:cs="Times New Roman"/>
        </w:rPr>
        <w:t xml:space="preserve"> </w:t>
      </w:r>
      <w:proofErr w:type="gramStart"/>
      <w:r w:rsidR="003B0C19" w:rsidRPr="00877DC3">
        <w:rPr>
          <w:rFonts w:ascii="Times New Roman" w:hAnsi="Times New Roman" w:cs="Times New Roman"/>
          <w:i/>
          <w:iCs/>
        </w:rPr>
        <w:t>a</w:t>
      </w:r>
      <w:r w:rsidR="003B0C19">
        <w:rPr>
          <w:rFonts w:ascii="Times New Roman" w:hAnsi="Times New Roman" w:cs="Times New Roman"/>
          <w:i/>
          <w:iCs/>
        </w:rPr>
        <w:t xml:space="preserve"> </w:t>
      </w:r>
      <w:r w:rsidR="003B0C19">
        <w:rPr>
          <w:rFonts w:ascii="Times New Roman" w:hAnsi="Times New Roman" w:cs="Times New Roman"/>
        </w:rPr>
        <w:t>and</w:t>
      </w:r>
      <w:proofErr w:type="gramEnd"/>
      <w:r w:rsidR="003B0C19">
        <w:rPr>
          <w:rFonts w:ascii="Times New Roman" w:hAnsi="Times New Roman" w:cs="Times New Roman"/>
        </w:rPr>
        <w:t xml:space="preserve"> DO were 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r w:rsidR="008C7836" w:rsidRPr="00877DC3">
        <w:rPr>
          <w:rFonts w:ascii="Times New Roman" w:hAnsi="Times New Roman" w:cs="Times New Roman"/>
        </w:rPr>
        <w:t>.</w:t>
      </w:r>
    </w:p>
    <w:p w14:paraId="14784EB1" w14:textId="77777777" w:rsidR="008C7836" w:rsidRPr="00877DC3" w:rsidRDefault="008C7836" w:rsidP="00686186">
      <w:pPr>
        <w:spacing w:line="360" w:lineRule="auto"/>
        <w:jc w:val="both"/>
        <w:rPr>
          <w:rFonts w:ascii="Times New Roman" w:hAnsi="Times New Roman" w:cs="Times New Roman"/>
        </w:rPr>
      </w:pPr>
    </w:p>
    <w:p w14:paraId="185AD2BF" w14:textId="702A0A88" w:rsidR="00B359F8" w:rsidRPr="00877DC3" w:rsidRDefault="00B359F8" w:rsidP="00686186">
      <w:pPr>
        <w:pStyle w:val="Heading2"/>
        <w:spacing w:line="360" w:lineRule="auto"/>
        <w:jc w:val="both"/>
      </w:pPr>
      <w:r w:rsidRPr="00877DC3">
        <w:t>Statistical analysis</w:t>
      </w:r>
    </w:p>
    <w:p w14:paraId="189A6DC0" w14:textId="0F5D766C" w:rsidR="001D2893" w:rsidRDefault="00B359F8" w:rsidP="00686186">
      <w:pPr>
        <w:spacing w:line="36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 and</w:t>
      </w:r>
      <w:r w:rsidRPr="00877DC3">
        <w:rPr>
          <w:rFonts w:ascii="Times New Roman" w:hAnsi="Times New Roman" w:cs="Times New Roman"/>
        </w:rPr>
        <w:t xml:space="preserve"> </w:t>
      </w:r>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877DC3">
        <w:rPr>
          <w:rFonts w:ascii="Times New Roman" w:hAnsi="Times New Roman" w:cs="Times New Roman"/>
        </w:rPr>
        <w:t>lmer</w:t>
      </w:r>
      <w:proofErr w:type="spellEnd"/>
      <w:r w:rsidRPr="00877DC3">
        <w:rPr>
          <w:rFonts w:ascii="Times New Roman" w:hAnsi="Times New Roman" w:cs="Times New Roman"/>
        </w:rPr>
        <w:t xml:space="preserve"> function from the “lme4”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The model diagnostics were performed using the “</w:t>
      </w:r>
      <w:proofErr w:type="spellStart"/>
      <w:r w:rsidRPr="00877DC3">
        <w:rPr>
          <w:rFonts w:ascii="Times New Roman" w:hAnsi="Times New Roman" w:cs="Times New Roman"/>
        </w:rPr>
        <w:t>check_model</w:t>
      </w:r>
      <w:proofErr w:type="spellEnd"/>
      <w:r w:rsidRPr="00877DC3">
        <w:rPr>
          <w:rFonts w:ascii="Times New Roman" w:hAnsi="Times New Roman" w:cs="Times New Roman"/>
        </w:rPr>
        <w:t xml:space="preserve">” function from the performanc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ensure the assumptions of the LMM were met. When an interaction effect between HW and time was found we performed a post-hoc comparison across different days using the “</w:t>
      </w:r>
      <w:proofErr w:type="spellStart"/>
      <w:r w:rsidRPr="00877DC3">
        <w:rPr>
          <w:rFonts w:ascii="Times New Roman" w:hAnsi="Times New Roman" w:cs="Times New Roman"/>
        </w:rPr>
        <w:t>emmeans</w:t>
      </w:r>
      <w:proofErr w:type="spellEnd"/>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55BE8BED" w14:textId="6EC21DA0" w:rsidR="005F6ADC" w:rsidRPr="00877DC3" w:rsidRDefault="00505CD0"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o quantify whether there was a slowing down in recovery after each HW, we first calculated the difference in DO or chlorophyll-a concentration </w:t>
      </w:r>
      <w:r w:rsidR="00E65322" w:rsidRPr="00877DC3">
        <w:rPr>
          <w:rFonts w:ascii="Times New Roman" w:hAnsi="Times New Roman" w:cs="Times New Roman"/>
        </w:rPr>
        <w:t>between</w:t>
      </w:r>
      <w:r w:rsidR="004B28DE">
        <w:rPr>
          <w:rFonts w:ascii="Times New Roman" w:hAnsi="Times New Roman" w:cs="Times New Roman"/>
        </w:rPr>
        <w:t xml:space="preserve"> the</w:t>
      </w:r>
      <w:r w:rsidR="00E65322" w:rsidRPr="00877DC3">
        <w:rPr>
          <w:rFonts w:ascii="Times New Roman" w:hAnsi="Times New Roman" w:cs="Times New Roman"/>
        </w:rPr>
        <w:t xml:space="preserve"> control</w:t>
      </w:r>
      <w:r w:rsidR="004B28DE">
        <w:rPr>
          <w:rFonts w:ascii="Times New Roman" w:hAnsi="Times New Roman" w:cs="Times New Roman"/>
        </w:rPr>
        <w:t>s</w:t>
      </w:r>
      <w:r w:rsidR="00E65322" w:rsidRPr="00877DC3">
        <w:rPr>
          <w:rFonts w:ascii="Times New Roman" w:hAnsi="Times New Roman" w:cs="Times New Roman"/>
        </w:rPr>
        <w:t xml:space="preserve"> and </w:t>
      </w:r>
      <w:r w:rsidR="00FC5FAF">
        <w:rPr>
          <w:rFonts w:ascii="Times New Roman" w:hAnsi="Times New Roman" w:cs="Times New Roman"/>
        </w:rPr>
        <w:t xml:space="preserve">the mesocosms exposed to </w:t>
      </w:r>
      <w:r w:rsidR="00E65322" w:rsidRPr="00877DC3">
        <w:rPr>
          <w:rFonts w:ascii="Times New Roman" w:hAnsi="Times New Roman" w:cs="Times New Roman"/>
        </w:rPr>
        <w:t>HW</w:t>
      </w:r>
      <w:r w:rsidR="00FC5FAF">
        <w:rPr>
          <w:rFonts w:ascii="Times New Roman" w:hAnsi="Times New Roman" w:cs="Times New Roman"/>
        </w:rPr>
        <w:t>s</w:t>
      </w:r>
      <w:r w:rsidR="00E65322" w:rsidRPr="00877DC3">
        <w:rPr>
          <w:rFonts w:ascii="Times New Roman" w:hAnsi="Times New Roman" w:cs="Times New Roman"/>
        </w:rPr>
        <w:t>.</w:t>
      </w:r>
      <w:r w:rsidR="00FC5FAF">
        <w:rPr>
          <w:rFonts w:ascii="Times New Roman" w:hAnsi="Times New Roman" w:cs="Times New Roman"/>
        </w:rPr>
        <w:t xml:space="preserve"> T</w:t>
      </w:r>
      <w:r w:rsidR="00E65322" w:rsidRPr="00877DC3">
        <w:rPr>
          <w:rFonts w:ascii="Times New Roman" w:hAnsi="Times New Roman" w:cs="Times New Roman"/>
        </w:rPr>
        <w:t>hen</w:t>
      </w:r>
      <w:r w:rsidR="00FC5FAF">
        <w:rPr>
          <w:rFonts w:ascii="Times New Roman" w:hAnsi="Times New Roman" w:cs="Times New Roman"/>
        </w:rPr>
        <w:t>, we</w:t>
      </w:r>
      <w:r w:rsidR="00E65322" w:rsidRPr="00877DC3">
        <w:rPr>
          <w:rFonts w:ascii="Times New Roman" w:hAnsi="Times New Roman" w:cs="Times New Roman"/>
        </w:rPr>
        <w:t xml:space="preserve"> used the value of the slope of the linear regression between two subsequent time points (during and after a HW) as a measurement of recovery. For that, we calculated the slope between day 3 and 10 (during and after the first HW), 15 and 24 (during and after the second HW), and 30 and 38 (during and after the third HW). A positive </w:t>
      </w:r>
      <w:r w:rsidR="00E65322" w:rsidRPr="00877DC3">
        <w:rPr>
          <w:rFonts w:ascii="Times New Roman" w:hAnsi="Times New Roman" w:cs="Times New Roman"/>
        </w:rPr>
        <w:lastRenderedPageBreak/>
        <w:t xml:space="preserve">slope was interpreted as </w:t>
      </w:r>
      <w:r w:rsidR="00FC5FAF">
        <w:rPr>
          <w:rFonts w:ascii="Times New Roman" w:hAnsi="Times New Roman" w:cs="Times New Roman"/>
        </w:rPr>
        <w:t xml:space="preserve">a </w:t>
      </w:r>
      <w:r w:rsidR="00E65322" w:rsidRPr="00877DC3">
        <w:rPr>
          <w:rFonts w:ascii="Times New Roman" w:hAnsi="Times New Roman" w:cs="Times New Roman"/>
        </w:rPr>
        <w:t xml:space="preserve">sign of recovery, whereas a negative slope </w:t>
      </w:r>
      <w:r w:rsidR="001D2893">
        <w:rPr>
          <w:rFonts w:ascii="Times New Roman" w:hAnsi="Times New Roman" w:cs="Times New Roman"/>
        </w:rPr>
        <w:t>as increasing magnitude of effects and absence of recovery</w:t>
      </w:r>
      <w:r w:rsidR="00E65322" w:rsidRPr="00877DC3">
        <w:rPr>
          <w:rFonts w:ascii="Times New Roman" w:hAnsi="Times New Roman" w:cs="Times New Roman"/>
        </w:rPr>
        <w:t xml:space="preserve">. In case of critical slowing down, we would expect the slope of </w:t>
      </w:r>
      <w:r w:rsidR="001D2893">
        <w:rPr>
          <w:rFonts w:ascii="Times New Roman" w:hAnsi="Times New Roman" w:cs="Times New Roman"/>
        </w:rPr>
        <w:t xml:space="preserve">the </w:t>
      </w:r>
      <w:r w:rsidR="00E65322" w:rsidRPr="00877DC3">
        <w:rPr>
          <w:rFonts w:ascii="Times New Roman" w:hAnsi="Times New Roman" w:cs="Times New Roman"/>
        </w:rPr>
        <w:t xml:space="preserve">recovery to become increasingly less positive, and perhaps eventually negative. In case of </w:t>
      </w:r>
      <w:r w:rsidR="001D2893">
        <w:rPr>
          <w:rFonts w:ascii="Times New Roman" w:hAnsi="Times New Roman" w:cs="Times New Roman"/>
        </w:rPr>
        <w:t xml:space="preserve">community </w:t>
      </w:r>
      <w:r w:rsidR="00E65322" w:rsidRPr="00877DC3">
        <w:rPr>
          <w:rFonts w:ascii="Times New Roman" w:hAnsi="Times New Roman" w:cs="Times New Roman"/>
        </w:rPr>
        <w:t xml:space="preserve">rescue, we expect the slope to become close to zero after </w:t>
      </w:r>
      <w:r w:rsidR="00651ED7">
        <w:rPr>
          <w:rFonts w:ascii="Times New Roman" w:hAnsi="Times New Roman" w:cs="Times New Roman"/>
        </w:rPr>
        <w:t>each HW, which would suggest an improved resistance to previously experienced stress</w:t>
      </w:r>
      <w:r w:rsidR="00E65322" w:rsidRPr="00877DC3">
        <w:rPr>
          <w:rFonts w:ascii="Times New Roman" w:hAnsi="Times New Roman" w:cs="Times New Roman"/>
        </w:rPr>
        <w:t xml:space="preserve">. </w:t>
      </w:r>
    </w:p>
    <w:p w14:paraId="58D29C5D" w14:textId="056A1479" w:rsidR="00D94652" w:rsidRDefault="00343709" w:rsidP="00686186">
      <w:pPr>
        <w:spacing w:line="360" w:lineRule="auto"/>
        <w:ind w:firstLine="720"/>
        <w:jc w:val="both"/>
        <w:rPr>
          <w:rFonts w:ascii="Times New Roman" w:hAnsi="Times New Roman" w:cs="Times New Roman"/>
        </w:rPr>
      </w:pPr>
      <w:r>
        <w:rPr>
          <w:rFonts w:ascii="Times New Roman" w:hAnsi="Times New Roman" w:cs="Times New Roman"/>
        </w:rPr>
        <w:t xml:space="preserve">Both critical slowing down and community rescue are mechanistically underpinned by compositional changes that can reduce, in case of critical slowing down, or improve, in case of rescue, resilience. </w:t>
      </w:r>
      <w:commentRangeStart w:id="10"/>
      <w:commentRangeStart w:id="11"/>
      <w:r w:rsidR="005F6ADC" w:rsidRPr="00877DC3">
        <w:rPr>
          <w:rFonts w:ascii="Times New Roman" w:hAnsi="Times New Roman" w:cs="Times New Roman"/>
        </w:rPr>
        <w:t xml:space="preserve">To </w:t>
      </w:r>
      <w:r>
        <w:rPr>
          <w:rFonts w:ascii="Times New Roman" w:hAnsi="Times New Roman" w:cs="Times New Roman"/>
        </w:rPr>
        <w:t>quantify the composition change in the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function adonis2 of the R package “vegan”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commentRangeEnd w:id="10"/>
      <w:r w:rsidR="001D2893">
        <w:rPr>
          <w:rStyle w:val="CommentReference"/>
        </w:rPr>
        <w:commentReference w:id="10"/>
      </w:r>
      <w:commentRangeEnd w:id="11"/>
      <w:r w:rsidR="00912353">
        <w:rPr>
          <w:rStyle w:val="CommentReference"/>
        </w:rPr>
        <w:commentReference w:id="11"/>
      </w:r>
    </w:p>
    <w:p w14:paraId="3CD9CC8D" w14:textId="78F884A5" w:rsidR="0024789B" w:rsidRPr="00877DC3" w:rsidRDefault="0024789B" w:rsidP="00686186">
      <w:pPr>
        <w:spacing w:line="360" w:lineRule="auto"/>
        <w:ind w:firstLine="720"/>
        <w:jc w:val="both"/>
        <w:rPr>
          <w:rFonts w:ascii="Times New Roman" w:hAnsi="Times New Roman" w:cs="Times New Roman"/>
        </w:rPr>
      </w:pPr>
      <w:r>
        <w:rPr>
          <w:rFonts w:ascii="Times New Roman" w:hAnsi="Times New Roman" w:cs="Times New Roman"/>
        </w:rPr>
        <w:t xml:space="preserve">All statistical analysis and figures have been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8"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0B41582E" w14:textId="77777777" w:rsidR="00D94652" w:rsidRPr="00877DC3" w:rsidRDefault="00D94652" w:rsidP="00686186">
      <w:pPr>
        <w:spacing w:line="360" w:lineRule="auto"/>
        <w:jc w:val="both"/>
        <w:rPr>
          <w:rFonts w:ascii="Times New Roman" w:hAnsi="Times New Roman" w:cs="Times New Roman"/>
        </w:rPr>
      </w:pPr>
    </w:p>
    <w:p w14:paraId="6D7371C8" w14:textId="2B6A7D14" w:rsidR="00D94652" w:rsidRDefault="00D94652" w:rsidP="00686186">
      <w:pPr>
        <w:pStyle w:val="Heading1"/>
        <w:spacing w:line="360" w:lineRule="auto"/>
        <w:jc w:val="both"/>
      </w:pPr>
      <w:r w:rsidRPr="00877DC3">
        <w:t>Results</w:t>
      </w:r>
    </w:p>
    <w:p w14:paraId="7659BBA9" w14:textId="7E1A09DE" w:rsidR="00133A49" w:rsidRPr="00133A49" w:rsidRDefault="00133A49" w:rsidP="00686186">
      <w:pPr>
        <w:pStyle w:val="Heading2"/>
        <w:spacing w:line="360" w:lineRule="auto"/>
      </w:pPr>
      <w:r>
        <w:t>Temperature manipulations</w:t>
      </w:r>
    </w:p>
    <w:p w14:paraId="71A8EC72" w14:textId="12186D01" w:rsidR="00114A60" w:rsidRPr="00877DC3" w:rsidRDefault="00114A60" w:rsidP="00686186">
      <w:pPr>
        <w:spacing w:line="360" w:lineRule="auto"/>
        <w:jc w:val="both"/>
        <w:rPr>
          <w:rFonts w:ascii="Times New Roman" w:hAnsi="Times New Roman" w:cs="Times New Roman"/>
        </w:rPr>
      </w:pPr>
      <w:r w:rsidRPr="00877DC3">
        <w:rPr>
          <w:rFonts w:ascii="Times New Roman" w:hAnsi="Times New Roman" w:cs="Times New Roman"/>
        </w:rPr>
        <w:t>Throughout the whole experiment the average ambient water temperature was 20.18 °C and ranged between 13 °C and 29.64 °C (Fig. 1). Except for a few temporary declining temperature periods, the ambient water temperature gradually increased during the experiment. The average HW water temperature was 24.19°C, and ranged between 13.21°C and 35.73°C.</w:t>
      </w:r>
    </w:p>
    <w:p w14:paraId="1B1F8388" w14:textId="30235AC9" w:rsidR="00114A60" w:rsidRDefault="00114A60" w:rsidP="00686186">
      <w:pPr>
        <w:spacing w:line="360" w:lineRule="auto"/>
        <w:jc w:val="both"/>
      </w:pPr>
      <w:r w:rsidRPr="00877DC3">
        <w:rPr>
          <w:noProof/>
        </w:rPr>
        <w:lastRenderedPageBreak/>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1FEDC6EE"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Figure 1. Water temperature dynamics over time in ambient mesocosms (blue line) and HWs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20F33335" w14:textId="77777777" w:rsidR="009B173E" w:rsidRDefault="009B173E" w:rsidP="00686186">
      <w:pPr>
        <w:spacing w:line="360" w:lineRule="auto"/>
        <w:jc w:val="both"/>
        <w:rPr>
          <w:rFonts w:ascii="Times New Roman" w:hAnsi="Times New Roman" w:cs="Times New Roman"/>
        </w:rPr>
      </w:pPr>
    </w:p>
    <w:p w14:paraId="3C454F09" w14:textId="441E63AD" w:rsidR="00133A49" w:rsidRPr="00877DC3" w:rsidRDefault="00133A49" w:rsidP="00686186">
      <w:pPr>
        <w:pStyle w:val="Heading2"/>
        <w:spacing w:line="360" w:lineRule="auto"/>
      </w:pPr>
      <w:r>
        <w:t>Dissolved oxygen</w:t>
      </w:r>
    </w:p>
    <w:p w14:paraId="5D26AD74" w14:textId="5B9D9F73" w:rsidR="000A1588" w:rsidRPr="00877DC3" w:rsidRDefault="000A1588" w:rsidP="00686186">
      <w:pPr>
        <w:spacing w:line="360" w:lineRule="auto"/>
        <w:jc w:val="both"/>
        <w:rPr>
          <w:rFonts w:ascii="Times New Roman" w:hAnsi="Times New Roman" w:cs="Times New Roman"/>
        </w:rPr>
      </w:pPr>
      <w:r w:rsidRPr="00877DC3">
        <w:rPr>
          <w:rFonts w:ascii="Times New Roman" w:hAnsi="Times New Roman" w:cs="Times New Roman"/>
        </w:rPr>
        <w:t xml:space="preserve">Dissolved oxygen declined sharply after the first </w:t>
      </w:r>
      <w:r w:rsidR="003B2EDE" w:rsidRPr="00877DC3">
        <w:rPr>
          <w:rFonts w:ascii="Times New Roman" w:hAnsi="Times New Roman" w:cs="Times New Roman"/>
        </w:rPr>
        <w:t>HW but</w:t>
      </w:r>
      <w:r w:rsidRPr="00877DC3">
        <w:rPr>
          <w:rFonts w:ascii="Times New Roman" w:hAnsi="Times New Roman" w:cs="Times New Roman"/>
        </w:rPr>
        <w:t xml:space="preserve"> recovered quicky returning to values higher than the control</w:t>
      </w:r>
      <w:r w:rsidR="003B2EDE" w:rsidRPr="00877DC3">
        <w:rPr>
          <w:rFonts w:ascii="Times New Roman" w:hAnsi="Times New Roman" w:cs="Times New Roman"/>
        </w:rPr>
        <w:t xml:space="preserve"> between the first and the second HW</w:t>
      </w:r>
      <w:r w:rsidRPr="00877DC3">
        <w:rPr>
          <w:rFonts w:ascii="Times New Roman" w:hAnsi="Times New Roman" w:cs="Times New Roman"/>
        </w:rPr>
        <w:t xml:space="preserve"> (Fig. 2</w:t>
      </w:r>
      <w:r w:rsidR="000C56DA">
        <w:rPr>
          <w:rFonts w:ascii="Times New Roman" w:hAnsi="Times New Roman" w:cs="Times New Roman"/>
        </w:rPr>
        <w:t>a</w:t>
      </w:r>
      <w:r w:rsidRPr="00877DC3">
        <w:rPr>
          <w:rFonts w:ascii="Times New Roman" w:hAnsi="Times New Roman" w:cs="Times New Roman"/>
        </w:rPr>
        <w:t xml:space="preserve">). The second HW determined a similar decreased in DO, which was however completely recovered, and between the second and third HWs, </w:t>
      </w:r>
      <w:r w:rsidR="003B2EDE" w:rsidRPr="00877DC3">
        <w:rPr>
          <w:rFonts w:ascii="Times New Roman" w:hAnsi="Times New Roman" w:cs="Times New Roman"/>
        </w:rPr>
        <w:t xml:space="preserve">although with a less steep recovery trajectory, </w:t>
      </w:r>
      <w:r w:rsidRPr="00877DC3">
        <w:rPr>
          <w:rFonts w:ascii="Times New Roman" w:hAnsi="Times New Roman" w:cs="Times New Roman"/>
        </w:rPr>
        <w:t xml:space="preserve">DO returned to control levels. The third </w:t>
      </w:r>
      <w:r w:rsidR="003B2EDE" w:rsidRPr="00877DC3">
        <w:rPr>
          <w:rFonts w:ascii="Times New Roman" w:hAnsi="Times New Roman" w:cs="Times New Roman"/>
        </w:rPr>
        <w:t>HW</w:t>
      </w:r>
      <w:r w:rsidRPr="00877DC3">
        <w:rPr>
          <w:rFonts w:ascii="Times New Roman" w:hAnsi="Times New Roman" w:cs="Times New Roman"/>
        </w:rPr>
        <w:t xml:space="preserve"> </w:t>
      </w:r>
      <w:r w:rsidR="003B2EDE" w:rsidRPr="00877DC3">
        <w:rPr>
          <w:rFonts w:ascii="Times New Roman" w:hAnsi="Times New Roman" w:cs="Times New Roman"/>
        </w:rPr>
        <w:t>drastically</w:t>
      </w:r>
      <w:r w:rsidRPr="00877DC3">
        <w:rPr>
          <w:rFonts w:ascii="Times New Roman" w:hAnsi="Times New Roman" w:cs="Times New Roman"/>
        </w:rPr>
        <w:t xml:space="preserve"> decreased DO during its course and </w:t>
      </w:r>
      <w:r w:rsidR="003B2EDE" w:rsidRPr="00877DC3">
        <w:rPr>
          <w:rFonts w:ascii="Times New Roman" w:hAnsi="Times New Roman" w:cs="Times New Roman"/>
        </w:rPr>
        <w:t xml:space="preserve">on </w:t>
      </w:r>
      <w:r w:rsidR="001D059E" w:rsidRPr="00877DC3">
        <w:rPr>
          <w:rFonts w:ascii="Times New Roman" w:hAnsi="Times New Roman" w:cs="Times New Roman"/>
        </w:rPr>
        <w:t>and after 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 of recovery</w:t>
      </w:r>
      <w:r w:rsidRPr="00877DC3">
        <w:rPr>
          <w:rFonts w:ascii="Times New Roman" w:hAnsi="Times New Roman" w:cs="Times New Roman"/>
        </w:rPr>
        <w:t xml:space="preserve"> (Fig. 2</w:t>
      </w:r>
      <w:r w:rsidR="000C56DA">
        <w:rPr>
          <w:rFonts w:ascii="Times New Roman" w:hAnsi="Times New Roman" w:cs="Times New Roman"/>
        </w:rPr>
        <w:t>a</w:t>
      </w:r>
      <w:r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slope</w:t>
      </w:r>
      <w:r w:rsidR="00B7235D">
        <w:rPr>
          <w:rFonts w:ascii="Times New Roman" w:hAnsi="Times New Roman" w:cs="Times New Roman"/>
        </w:rPr>
        <w:t>s</w:t>
      </w:r>
      <w:r w:rsidR="00EF519E" w:rsidRPr="00877DC3">
        <w:rPr>
          <w:rFonts w:ascii="Times New Roman" w:hAnsi="Times New Roman" w:cs="Times New Roman"/>
        </w:rPr>
        <w:t xml:space="preserve"> of the recovery, which became less and less positive after the first two HWs, and eventually turned negative after the third HW (Fig. 2</w:t>
      </w:r>
      <w:r w:rsidR="000C56DA">
        <w:rPr>
          <w:rFonts w:ascii="Times New Roman" w:hAnsi="Times New Roman" w:cs="Times New Roman"/>
        </w:rPr>
        <w:t>b</w:t>
      </w:r>
      <w:r w:rsidR="00EF519E" w:rsidRPr="00877DC3">
        <w:rPr>
          <w:rFonts w:ascii="Times New Roman" w:hAnsi="Times New Roman" w:cs="Times New Roman"/>
        </w:rPr>
        <w:t>).</w:t>
      </w:r>
    </w:p>
    <w:p w14:paraId="31F6D0E7" w14:textId="10FF5A45" w:rsidR="000A1588" w:rsidRPr="00877DC3" w:rsidRDefault="00DD4628" w:rsidP="00686186">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F36CC81" wp14:editId="14935ADA">
            <wp:extent cx="5731510" cy="4656455"/>
            <wp:effectExtent l="0" t="0" r="0" b="4445"/>
            <wp:docPr id="1461160752" name="Picture 3"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60752" name="Picture 3" descr="A graph of a temperatur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656455"/>
                    </a:xfrm>
                    <a:prstGeom prst="rect">
                      <a:avLst/>
                    </a:prstGeom>
                  </pic:spPr>
                </pic:pic>
              </a:graphicData>
            </a:graphic>
          </wp:inline>
        </w:drawing>
      </w:r>
    </w:p>
    <w:p w14:paraId="59CDE7C1" w14:textId="45FE6C5C" w:rsidR="00625E06" w:rsidRPr="00686186" w:rsidRDefault="000C3BB4"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w:t>
      </w:r>
      <w:r w:rsidR="002A09EB" w:rsidRPr="00686186">
        <w:rPr>
          <w:rFonts w:ascii="Times New Roman" w:hAnsi="Times New Roman" w:cs="Times New Roman"/>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 (dashed line at zero). The red areas show the three heatwaves. (b</w:t>
      </w:r>
      <w:r w:rsidR="0061757E" w:rsidRPr="00686186">
        <w:rPr>
          <w:rFonts w:ascii="Times New Roman" w:hAnsi="Times New Roman" w:cs="Times New Roman"/>
          <w:sz w:val="21"/>
          <w:szCs w:val="21"/>
        </w:rPr>
        <w:t xml:space="preserve">) </w:t>
      </w:r>
      <w:r w:rsidR="00625E06" w:rsidRPr="00686186">
        <w:rPr>
          <w:rFonts w:ascii="Times New Roman" w:hAnsi="Times New Roman" w:cs="Times New Roman"/>
          <w:sz w:val="21"/>
          <w:szCs w:val="21"/>
        </w:rPr>
        <w:t>show</w:t>
      </w:r>
      <w:r w:rsidR="0061757E" w:rsidRPr="00686186">
        <w:rPr>
          <w:rFonts w:ascii="Times New Roman" w:hAnsi="Times New Roman" w:cs="Times New Roman"/>
          <w:sz w:val="21"/>
          <w:szCs w:val="21"/>
        </w:rPr>
        <w:t>s</w:t>
      </w:r>
      <w:r w:rsidR="00625E06" w:rsidRPr="00686186">
        <w:rPr>
          <w:rFonts w:ascii="Times New Roman" w:hAnsi="Times New Roman" w:cs="Times New Roman"/>
          <w:sz w:val="21"/>
          <w:szCs w:val="21"/>
        </w:rPr>
        <w:t xml:space="preserve"> the slopes of the linear regression connecting two subsequent time point (during and after a HW) of the difference between DO in control and HW mesocosms. </w:t>
      </w:r>
      <w:r w:rsidR="00FF40E8" w:rsidRPr="00686186">
        <w:rPr>
          <w:rFonts w:ascii="Times New Roman" w:hAnsi="Times New Roman" w:cs="Times New Roman"/>
          <w:sz w:val="21"/>
          <w:szCs w:val="21"/>
        </w:rPr>
        <w:t xml:space="preserve">In </w:t>
      </w:r>
      <w:r w:rsidR="00625E06" w:rsidRPr="00686186">
        <w:rPr>
          <w:rFonts w:ascii="Times New Roman" w:hAnsi="Times New Roman" w:cs="Times New Roman"/>
          <w:sz w:val="21"/>
          <w:szCs w:val="21"/>
        </w:rPr>
        <w:t>(b)</w:t>
      </w:r>
      <w:r w:rsidR="00FF40E8" w:rsidRPr="00686186">
        <w:rPr>
          <w:rFonts w:ascii="Times New Roman" w:hAnsi="Times New Roman" w:cs="Times New Roman"/>
          <w:sz w:val="21"/>
          <w:szCs w:val="21"/>
        </w:rPr>
        <w:t>, the first panel shows the</w:t>
      </w:r>
      <w:r w:rsidR="00625E06" w:rsidRPr="00686186">
        <w:rPr>
          <w:rFonts w:ascii="Times New Roman" w:hAnsi="Times New Roman" w:cs="Times New Roman"/>
          <w:sz w:val="21"/>
          <w:szCs w:val="21"/>
        </w:rPr>
        <w:t xml:space="preserve"> slope between day 3 and 10, </w:t>
      </w:r>
      <w:r w:rsidR="00FF40E8" w:rsidRPr="00686186">
        <w:rPr>
          <w:rFonts w:ascii="Times New Roman" w:hAnsi="Times New Roman" w:cs="Times New Roman"/>
          <w:sz w:val="21"/>
          <w:szCs w:val="21"/>
        </w:rPr>
        <w:t xml:space="preserve">the second panel shows the </w:t>
      </w:r>
      <w:r w:rsidR="00625E06" w:rsidRPr="00686186">
        <w:rPr>
          <w:rFonts w:ascii="Times New Roman" w:hAnsi="Times New Roman" w:cs="Times New Roman"/>
          <w:sz w:val="21"/>
          <w:szCs w:val="21"/>
        </w:rPr>
        <w:t xml:space="preserve">slope between day 15 and 24, and </w:t>
      </w:r>
      <w:r w:rsidR="00FF40E8" w:rsidRPr="00686186">
        <w:rPr>
          <w:rFonts w:ascii="Times New Roman" w:hAnsi="Times New Roman" w:cs="Times New Roman"/>
          <w:sz w:val="21"/>
          <w:szCs w:val="21"/>
        </w:rPr>
        <w:t xml:space="preserve">the third panel shows the </w:t>
      </w:r>
      <w:r w:rsidR="00625E06" w:rsidRPr="00686186">
        <w:rPr>
          <w:rFonts w:ascii="Times New Roman" w:hAnsi="Times New Roman" w:cs="Times New Roman"/>
          <w:sz w:val="21"/>
          <w:szCs w:val="21"/>
        </w:rPr>
        <w:t>slope between day 30 and 38</w:t>
      </w:r>
      <w:r w:rsidR="00200842" w:rsidRPr="00686186">
        <w:rPr>
          <w:rFonts w:ascii="Times New Roman" w:hAnsi="Times New Roman" w:cs="Times New Roman"/>
          <w:sz w:val="21"/>
          <w:szCs w:val="21"/>
        </w:rPr>
        <w:t>, which correspond to the first, second and third HWs, respectively</w:t>
      </w:r>
      <w:r w:rsidR="00625E06" w:rsidRPr="00686186">
        <w:rPr>
          <w:rFonts w:ascii="Times New Roman" w:hAnsi="Times New Roman" w:cs="Times New Roman"/>
          <w:sz w:val="21"/>
          <w:szCs w:val="21"/>
        </w:rPr>
        <w:t>.</w:t>
      </w:r>
    </w:p>
    <w:p w14:paraId="6210F61E" w14:textId="77777777" w:rsidR="00133A49" w:rsidRDefault="00133A49" w:rsidP="00686186">
      <w:pPr>
        <w:spacing w:line="360" w:lineRule="auto"/>
        <w:jc w:val="both"/>
        <w:rPr>
          <w:rFonts w:ascii="Times New Roman" w:hAnsi="Times New Roman" w:cs="Times New Roman"/>
        </w:rPr>
      </w:pPr>
    </w:p>
    <w:p w14:paraId="2AC78798" w14:textId="77777777" w:rsidR="00133A49" w:rsidRPr="00877DC3" w:rsidRDefault="00133A49" w:rsidP="00686186">
      <w:pPr>
        <w:spacing w:line="360" w:lineRule="auto"/>
        <w:jc w:val="both"/>
        <w:rPr>
          <w:rFonts w:ascii="Times New Roman" w:hAnsi="Times New Roman" w:cs="Times New Roman"/>
        </w:rPr>
      </w:pPr>
    </w:p>
    <w:p w14:paraId="5243E896" w14:textId="5087DDD6" w:rsidR="000C3BB4" w:rsidRPr="00877DC3" w:rsidRDefault="000A1588" w:rsidP="00686186">
      <w:pPr>
        <w:spacing w:line="360" w:lineRule="auto"/>
        <w:ind w:firstLine="720"/>
        <w:jc w:val="both"/>
        <w:rPr>
          <w:rFonts w:ascii="Times New Roman" w:hAnsi="Times New Roman" w:cs="Times New Roman"/>
        </w:rPr>
      </w:pPr>
      <w:r w:rsidRPr="00877DC3">
        <w:rPr>
          <w:rFonts w:ascii="Times New Roman" w:hAnsi="Times New Roman" w:cs="Times New Roman"/>
        </w:rPr>
        <w:t>The LMM found a significant interaction between HW and time</w:t>
      </w:r>
      <w:r w:rsidR="000C56DA">
        <w:rPr>
          <w:rFonts w:ascii="Times New Roman" w:hAnsi="Times New Roman" w:cs="Times New Roman"/>
        </w:rPr>
        <w:t xml:space="preserve"> of</w:t>
      </w:r>
      <w:r w:rsidR="0096785A">
        <w:rPr>
          <w:rFonts w:ascii="Times New Roman" w:hAnsi="Times New Roman" w:cs="Times New Roman"/>
        </w:rPr>
        <w:t xml:space="preserve"> </w:t>
      </w:r>
      <w:r w:rsidR="00133A49" w:rsidRPr="00133A49">
        <w:rPr>
          <w:rFonts w:ascii="Times New Roman" w:hAnsi="Times New Roman" w:cs="Times New Roman"/>
        </w:rPr>
        <w:t xml:space="preserve">-0.007 </w:t>
      </w:r>
      <w:r w:rsidR="0096785A">
        <w:rPr>
          <w:rFonts w:ascii="Times New Roman" w:hAnsi="Times New Roman" w:cs="Times New Roman"/>
        </w:rPr>
        <w:t>(</w:t>
      </w:r>
      <w:r w:rsidR="00133A49">
        <w:rPr>
          <w:rFonts w:ascii="Times New Roman" w:hAnsi="Times New Roman" w:cs="Times New Roman"/>
        </w:rPr>
        <w:t>95%</w:t>
      </w:r>
      <w:r w:rsidR="001B4353" w:rsidRPr="001B4353">
        <w:rPr>
          <w:rFonts w:ascii="Times New Roman" w:hAnsi="Times New Roman" w:cs="Times New Roman"/>
        </w:rPr>
        <w:t xml:space="preserve"> confidence interval of</w:t>
      </w:r>
      <w:r w:rsidR="001B4353">
        <w:rPr>
          <w:rFonts w:ascii="Times New Roman" w:hAnsi="Times New Roman" w:cs="Times New Roman"/>
        </w:rPr>
        <w:t xml:space="preserve"> -0.012 to -0.002</w:t>
      </w:r>
      <w:r w:rsidR="00133A49">
        <w:rPr>
          <w:rFonts w:ascii="Times New Roman" w:hAnsi="Times New Roman" w:cs="Times New Roman"/>
        </w:rPr>
        <w:t>, p = 0.010</w:t>
      </w:r>
      <w:r w:rsidR="001B4353">
        <w:rPr>
          <w:rFonts w:ascii="Times New Roman" w:hAnsi="Times New Roman" w:cs="Times New Roman"/>
        </w:rPr>
        <w:t xml:space="preserve">) </w:t>
      </w:r>
      <w:r w:rsidRPr="00877DC3">
        <w:rPr>
          <w:rFonts w:ascii="Times New Roman" w:hAnsi="Times New Roman" w:cs="Times New Roman"/>
        </w:rPr>
        <w:t xml:space="preserve">suggesting a time dependent effect of the HWs </w:t>
      </w:r>
      <w:r w:rsidR="00200842">
        <w:rPr>
          <w:rFonts w:ascii="Times New Roman" w:hAnsi="Times New Roman" w:cs="Times New Roman"/>
        </w:rPr>
        <w:t>on DO</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p>
    <w:p w14:paraId="5342323F" w14:textId="168D7ECA" w:rsidR="000C3BB4" w:rsidRDefault="000C3BB4"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DO between control mesocosms and mesocosms undergoing HWs from day 24 onward</w:t>
      </w:r>
      <w:r w:rsidR="00200842">
        <w:rPr>
          <w:rFonts w:ascii="Times New Roman" w:hAnsi="Times New Roman" w:cs="Times New Roman"/>
        </w:rPr>
        <w:t>s</w:t>
      </w:r>
      <w:r w:rsidRPr="00877DC3">
        <w:rPr>
          <w:rFonts w:ascii="Times New Roman" w:hAnsi="Times New Roman" w:cs="Times New Roman"/>
        </w:rPr>
        <w:t>. After day 24, the DO concentration was always significantly lower in mesocosms experiencing the HWs (</w:t>
      </w:r>
      <w:r w:rsidR="00133A49">
        <w:rPr>
          <w:rFonts w:ascii="Times New Roman" w:hAnsi="Times New Roman" w:cs="Times New Roman"/>
        </w:rPr>
        <w:t xml:space="preserve">Appendix </w:t>
      </w:r>
      <w:r w:rsidRPr="00877DC3">
        <w:rPr>
          <w:rFonts w:ascii="Times New Roman" w:hAnsi="Times New Roman" w:cs="Times New Roman"/>
        </w:rPr>
        <w:t>Table 2).</w:t>
      </w:r>
    </w:p>
    <w:p w14:paraId="54F7A2EE" w14:textId="77777777" w:rsidR="00133A49" w:rsidRDefault="00133A49" w:rsidP="00686186">
      <w:pPr>
        <w:spacing w:line="360" w:lineRule="auto"/>
        <w:ind w:firstLine="720"/>
        <w:jc w:val="both"/>
        <w:rPr>
          <w:rFonts w:ascii="Times New Roman" w:hAnsi="Times New Roman" w:cs="Times New Roman"/>
        </w:rPr>
      </w:pPr>
    </w:p>
    <w:p w14:paraId="19354C2D" w14:textId="3AFAEE6E" w:rsidR="00133A49" w:rsidRPr="00133A49" w:rsidRDefault="00133A49" w:rsidP="00686186">
      <w:pPr>
        <w:pStyle w:val="Heading2"/>
        <w:spacing w:line="360" w:lineRule="auto"/>
      </w:pPr>
      <w:r>
        <w:lastRenderedPageBreak/>
        <w:t xml:space="preserve">Chlorophyll – </w:t>
      </w:r>
      <w:r w:rsidRPr="00133A49">
        <w:rPr>
          <w:i/>
          <w:iCs/>
        </w:rPr>
        <w:t>a</w:t>
      </w:r>
      <w:r>
        <w:rPr>
          <w:i/>
          <w:iCs/>
        </w:rPr>
        <w:t xml:space="preserve"> </w:t>
      </w:r>
    </w:p>
    <w:p w14:paraId="4D68B202" w14:textId="78EF4D3C" w:rsidR="000C3BB4" w:rsidRPr="00877DC3" w:rsidRDefault="000C3BB4"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Chlorophyll - </w:t>
      </w:r>
      <w:r w:rsidRPr="00877DC3">
        <w:rPr>
          <w:rFonts w:ascii="Times New Roman" w:hAnsi="Times New Roman" w:cs="Times New Roman"/>
          <w:i/>
          <w:iCs/>
        </w:rPr>
        <w:t>a</w:t>
      </w:r>
      <w:r w:rsidRPr="00877DC3">
        <w:rPr>
          <w:rFonts w:ascii="Times New Roman" w:hAnsi="Times New Roman" w:cs="Times New Roman"/>
        </w:rPr>
        <w:t xml:space="preserve"> </w:t>
      </w:r>
      <w:r w:rsidR="00F74060" w:rsidRPr="00877DC3">
        <w:rPr>
          <w:rFonts w:ascii="Times New Roman" w:hAnsi="Times New Roman" w:cs="Times New Roman"/>
        </w:rPr>
        <w:t xml:space="preserve">showed a slight decline after the first two HWs. Though, after the third HW, chlorophyll </w:t>
      </w:r>
      <w:r w:rsidR="00133A49" w:rsidRPr="00877DC3">
        <w:rPr>
          <w:rFonts w:ascii="Times New Roman" w:hAnsi="Times New Roman" w:cs="Times New Roman"/>
        </w:rPr>
        <w:t>-</w:t>
      </w:r>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abruptly declined in mesocosms experiencing the HWs compared to control levels (Fig. 3). </w:t>
      </w:r>
      <w:r w:rsidR="00C7524E" w:rsidRPr="00877DC3">
        <w:rPr>
          <w:rFonts w:ascii="Times New Roman" w:hAnsi="Times New Roman" w:cs="Times New Roman"/>
        </w:rPr>
        <w:t>This trend was highlighted also by the calculated slopes of recovery. After the first and second HWs, the slope was slightly negative. Yet, after the third HW, the slope became more negative, decreasing its value by roughly one order of magnitude.</w:t>
      </w:r>
    </w:p>
    <w:p w14:paraId="2826DE65" w14:textId="0D4953DD" w:rsidR="00701612"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 xml:space="preserve">estimate =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8C1C97">
        <w:rPr>
          <w:rFonts w:ascii="Times New Roman" w:hAnsi="Times New Roman" w:cs="Times New Roman"/>
        </w:rPr>
        <w:t>, p =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686186">
      <w:pPr>
        <w:spacing w:line="360" w:lineRule="auto"/>
        <w:jc w:val="both"/>
        <w:rPr>
          <w:rFonts w:ascii="Times New Roman" w:hAnsi="Times New Roman" w:cs="Times New Roman"/>
        </w:rPr>
      </w:pPr>
    </w:p>
    <w:p w14:paraId="34EDDE1F" w14:textId="33245FBF" w:rsidR="00722898" w:rsidRPr="00877DC3" w:rsidRDefault="00DD4628" w:rsidP="00686186">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579EC0B" wp14:editId="616AF33D">
            <wp:extent cx="5731510" cy="4560570"/>
            <wp:effectExtent l="0" t="0" r="0" b="0"/>
            <wp:docPr id="8248087" name="Picture 4"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8087" name="Picture 4" descr="A graph of a temperatur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60570"/>
                    </a:xfrm>
                    <a:prstGeom prst="rect">
                      <a:avLst/>
                    </a:prstGeom>
                  </pic:spPr>
                </pic:pic>
              </a:graphicData>
            </a:graphic>
          </wp:inline>
        </w:drawing>
      </w:r>
    </w:p>
    <w:p w14:paraId="492385DE" w14:textId="4C285EC9" w:rsidR="00FF40E8"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3.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concentration dynamic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r w:rsidRPr="00686186">
        <w:rPr>
          <w:rFonts w:ascii="Times New Roman" w:hAnsi="Times New Roman" w:cs="Times New Roman"/>
          <w:sz w:val="21"/>
          <w:szCs w:val="21"/>
        </w:rPr>
        <w:t>show</w:t>
      </w:r>
      <w:r w:rsidR="00FF40E8" w:rsidRPr="00686186">
        <w:rPr>
          <w:rFonts w:ascii="Times New Roman" w:hAnsi="Times New Roman" w:cs="Times New Roman"/>
          <w:sz w:val="21"/>
          <w:szCs w:val="21"/>
        </w:rPr>
        <w:t>s</w:t>
      </w:r>
      <w:r w:rsidRPr="00686186">
        <w:rPr>
          <w:rFonts w:ascii="Times New Roman" w:hAnsi="Times New Roman" w:cs="Times New Roman"/>
          <w:sz w:val="21"/>
          <w:szCs w:val="21"/>
        </w:rPr>
        <w:t xml:space="preserve"> the slopes of the linear regression connecting two subsequent time point</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uring and after a HW) of the difference betwee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in control and HW mesocosms. </w:t>
      </w:r>
      <w:r w:rsidR="00FF40E8" w:rsidRPr="00686186">
        <w:rPr>
          <w:rFonts w:ascii="Times New Roman" w:hAnsi="Times New Roman" w:cs="Times New Roman"/>
          <w:sz w:val="21"/>
          <w:szCs w:val="21"/>
        </w:rPr>
        <w:t>In (b), the first panel shows the slope between day 3 and 10, the second panel shows the slope between day 15 and 24, and the third panel shows the slope between day 30 and 38</w:t>
      </w:r>
      <w:r w:rsidR="006A129C" w:rsidRPr="00686186">
        <w:rPr>
          <w:rFonts w:ascii="Times New Roman" w:hAnsi="Times New Roman" w:cs="Times New Roman"/>
          <w:sz w:val="21"/>
          <w:szCs w:val="21"/>
        </w:rPr>
        <w:t>, which correspond to the first, second and third HWs, respectively.</w:t>
      </w:r>
    </w:p>
    <w:p w14:paraId="4C516551" w14:textId="77777777" w:rsidR="001D059E" w:rsidRPr="00877DC3" w:rsidRDefault="001D059E" w:rsidP="00686186">
      <w:pPr>
        <w:spacing w:line="360" w:lineRule="auto"/>
        <w:jc w:val="both"/>
        <w:rPr>
          <w:rFonts w:ascii="Times New Roman" w:hAnsi="Times New Roman" w:cs="Times New Roman"/>
        </w:rPr>
      </w:pPr>
    </w:p>
    <w:p w14:paraId="7A08F0D6" w14:textId="77777777" w:rsidR="00F74060" w:rsidRPr="00877DC3" w:rsidRDefault="00F74060" w:rsidP="00686186">
      <w:pPr>
        <w:spacing w:line="360" w:lineRule="auto"/>
        <w:jc w:val="both"/>
      </w:pPr>
    </w:p>
    <w:p w14:paraId="51116DC3" w14:textId="6BB2F658" w:rsidR="00F74060"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t xml:space="preserve">The </w:t>
      </w:r>
      <w:commentRangeStart w:id="12"/>
      <w:commentRangeStart w:id="13"/>
      <w:r w:rsidRPr="00877DC3">
        <w:rPr>
          <w:rFonts w:ascii="Times New Roman" w:hAnsi="Times New Roman" w:cs="Times New Roman"/>
        </w:rPr>
        <w:t xml:space="preserve">relative biomass </w:t>
      </w:r>
      <w:commentRangeEnd w:id="12"/>
      <w:r w:rsidR="006A129C">
        <w:rPr>
          <w:rStyle w:val="CommentReference"/>
        </w:rPr>
        <w:commentReference w:id="12"/>
      </w:r>
      <w:commentRangeEnd w:id="13"/>
      <w:r w:rsidR="00040BD3">
        <w:rPr>
          <w:rStyle w:val="CommentReference"/>
        </w:rPr>
        <w:commentReference w:id="13"/>
      </w:r>
      <w:r w:rsidRPr="00877DC3">
        <w:rPr>
          <w:rFonts w:ascii="Times New Roman" w:hAnsi="Times New Roman" w:cs="Times New Roman"/>
        </w:rPr>
        <w:t xml:space="preserve">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mesocosms undergoing the HWs treatment showed a gradual turnover across the </w:t>
      </w:r>
      <w:proofErr w:type="gramStart"/>
      <w:r w:rsidR="001A0B2B" w:rsidRPr="00877DC3">
        <w:rPr>
          <w:rFonts w:ascii="Times New Roman" w:hAnsi="Times New Roman" w:cs="Times New Roman"/>
        </w:rPr>
        <w:t>experiment, and</w:t>
      </w:r>
      <w:proofErr w:type="gramEnd"/>
      <w:r w:rsidR="001A0B2B" w:rsidRPr="00877DC3">
        <w:rPr>
          <w:rFonts w:ascii="Times New Roman" w:hAnsi="Times New Roman" w:cs="Times New Roman"/>
        </w:rPr>
        <w:t xml:space="preserve"> became gradually more and more dissimilar to control mesocosms (Fig. 4). The increased compositional dissimilarity was confirmed by the PERMANOVA analysis, which highlighted significantly different compositions between control and HW mesocosms on day 10</w:t>
      </w:r>
      <w:r w:rsidR="00482F69">
        <w:rPr>
          <w:rFonts w:ascii="Times New Roman" w:hAnsi="Times New Roman" w:cs="Times New Roman"/>
        </w:rPr>
        <w:t xml:space="preserve"> (F = 3.13, p = 0.027)</w:t>
      </w:r>
      <w:r w:rsidR="001A0B2B" w:rsidRPr="00877DC3">
        <w:rPr>
          <w:rFonts w:ascii="Times New Roman" w:hAnsi="Times New Roman" w:cs="Times New Roman"/>
        </w:rPr>
        <w:t>, 30</w:t>
      </w:r>
      <w:r w:rsidR="00482F69">
        <w:rPr>
          <w:rFonts w:ascii="Times New Roman" w:hAnsi="Times New Roman" w:cs="Times New Roman"/>
        </w:rPr>
        <w:t xml:space="preserve"> (F = 3.07, p = 0.032)</w:t>
      </w:r>
      <w:r w:rsidR="001A0B2B" w:rsidRPr="00877DC3">
        <w:rPr>
          <w:rFonts w:ascii="Times New Roman" w:hAnsi="Times New Roman" w:cs="Times New Roman"/>
        </w:rPr>
        <w:t>, and 38</w:t>
      </w:r>
      <w:r w:rsidR="00482F69">
        <w:rPr>
          <w:rFonts w:ascii="Times New Roman" w:hAnsi="Times New Roman" w:cs="Times New Roman"/>
        </w:rPr>
        <w:t xml:space="preserve"> (F = 2.43, p = 0.026; Appendix, </w:t>
      </w:r>
      <w:r w:rsidR="001A0B2B" w:rsidRPr="00877DC3">
        <w:rPr>
          <w:rFonts w:ascii="Times New Roman" w:hAnsi="Times New Roman" w:cs="Times New Roman"/>
        </w:rPr>
        <w:t xml:space="preserve">Table </w:t>
      </w:r>
      <w:r w:rsidR="001D059E" w:rsidRPr="00877DC3">
        <w:rPr>
          <w:rFonts w:ascii="Times New Roman" w:hAnsi="Times New Roman" w:cs="Times New Roman"/>
        </w:rPr>
        <w:t>4</w:t>
      </w:r>
      <w:r w:rsidR="001A0B2B" w:rsidRPr="00877DC3">
        <w:rPr>
          <w:rFonts w:ascii="Times New Roman" w:hAnsi="Times New Roman" w:cs="Times New Roman"/>
        </w:rPr>
        <w:t>).</w:t>
      </w:r>
    </w:p>
    <w:p w14:paraId="57AA5804" w14:textId="77777777" w:rsidR="001D059E" w:rsidRPr="00877DC3" w:rsidRDefault="001D059E" w:rsidP="00686186">
      <w:pPr>
        <w:spacing w:line="360" w:lineRule="auto"/>
        <w:jc w:val="both"/>
        <w:rPr>
          <w:rFonts w:ascii="Times New Roman" w:hAnsi="Times New Roman" w:cs="Times New Roman"/>
        </w:rPr>
      </w:pPr>
    </w:p>
    <w:p w14:paraId="24A11A38" w14:textId="0576C848" w:rsidR="00F74060" w:rsidRPr="00877DC3" w:rsidRDefault="00133A49" w:rsidP="00686186">
      <w:pPr>
        <w:spacing w:line="360" w:lineRule="auto"/>
        <w:jc w:val="both"/>
      </w:pPr>
      <w:r>
        <w:rPr>
          <w:noProof/>
          <w:sz w:val="16"/>
          <w:szCs w:val="16"/>
        </w:rPr>
        <w:drawing>
          <wp:inline distT="0" distB="0" distL="0" distR="0" wp14:anchorId="38EE28EE" wp14:editId="5DBCE90C">
            <wp:extent cx="5731510" cy="4585335"/>
            <wp:effectExtent l="0" t="0" r="0" b="0"/>
            <wp:docPr id="201973059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30592" name="Picture 2"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commentRangeStart w:id="14"/>
      <w:commentRangeStart w:id="15"/>
      <w:commentRangeEnd w:id="14"/>
      <w:r w:rsidR="006A129C">
        <w:rPr>
          <w:rStyle w:val="CommentReference"/>
        </w:rPr>
        <w:commentReference w:id="14"/>
      </w:r>
      <w:commentRangeEnd w:id="15"/>
      <w:r>
        <w:rPr>
          <w:rStyle w:val="CommentReference"/>
        </w:rPr>
        <w:commentReference w:id="15"/>
      </w:r>
    </w:p>
    <w:p w14:paraId="18DF8FEE" w14:textId="77777777" w:rsidR="001A0B2B" w:rsidRDefault="001A0B2B" w:rsidP="00686186">
      <w:pPr>
        <w:spacing w:line="360" w:lineRule="auto"/>
        <w:jc w:val="both"/>
      </w:pPr>
    </w:p>
    <w:p w14:paraId="64C62117" w14:textId="5708088E"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Figure 4. Mean relative biomass of different phytoplankton taxa in control and HWs mesocosms in different time points of the experiment.</w:t>
      </w:r>
    </w:p>
    <w:p w14:paraId="08FDF8EB" w14:textId="77777777" w:rsidR="001A0B2B" w:rsidRPr="00877DC3" w:rsidRDefault="001A0B2B" w:rsidP="00686186">
      <w:pPr>
        <w:spacing w:line="360" w:lineRule="auto"/>
        <w:jc w:val="both"/>
      </w:pPr>
    </w:p>
    <w:p w14:paraId="16EBB4FD" w14:textId="0979B422" w:rsidR="001D059E" w:rsidRPr="00877DC3" w:rsidRDefault="001D059E" w:rsidP="00686186">
      <w:pPr>
        <w:pStyle w:val="Heading1"/>
        <w:spacing w:line="360" w:lineRule="auto"/>
        <w:jc w:val="both"/>
      </w:pPr>
      <w:r w:rsidRPr="00877DC3">
        <w:t>Discussion</w:t>
      </w:r>
    </w:p>
    <w:p w14:paraId="6A5C30A7" w14:textId="370583A2" w:rsidR="001B01BD" w:rsidRDefault="00FB6EFE" w:rsidP="00686186">
      <w:pPr>
        <w:pStyle w:val="NormalWeb"/>
        <w:spacing w:before="0" w:beforeAutospacing="0" w:after="0" w:afterAutospacing="0" w:line="360" w:lineRule="auto"/>
        <w:jc w:val="both"/>
      </w:pPr>
      <w:r>
        <w:t xml:space="preserve">Our experiment </w:t>
      </w:r>
      <w:r w:rsidR="001B01BD">
        <w:t>highlights</w:t>
      </w:r>
      <w:r w:rsidR="002A1108">
        <w:t xml:space="preserve"> the profound </w:t>
      </w:r>
      <w:r w:rsidR="001B01BD">
        <w:t xml:space="preserve">impact of recurring HWs on the resilience of freshwater ecosystems. Our findings align with the growing body of literature that highlights </w:t>
      </w:r>
      <w:r w:rsidR="001B01BD">
        <w:lastRenderedPageBreak/>
        <w:t xml:space="preserve">the detrimental effects of HWs on aquatic ecosystems </w:t>
      </w:r>
      <w:r w:rsidR="001B01BD">
        <w:fldChar w:fldCharType="begin"/>
      </w:r>
      <w:r w:rsidR="001B01BD">
        <w:instrText xml:space="preserve"> ADDIN ZOTERO_ITEM CSL_CITATION {"citationID":"voEmrIkD","properties":{"formattedCitation":"(Hermann {\\i{}et al.} 2024; Polazzo {\\i{}et al.} 2023; Ross {\\i{}et al.} 2021)","plainCitation":"(Hermann et al. 2024; Polazzo et al. 2023; Ross et al. 2021)","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B01BD">
        <w:fldChar w:fldCharType="separate"/>
      </w:r>
      <w:r w:rsidR="001B01BD" w:rsidRPr="001B01BD">
        <w:t xml:space="preserve">(Hermann </w:t>
      </w:r>
      <w:r w:rsidR="001B01BD" w:rsidRPr="001B01BD">
        <w:rPr>
          <w:i/>
          <w:iCs/>
        </w:rPr>
        <w:t>et al.</w:t>
      </w:r>
      <w:r w:rsidR="001B01BD" w:rsidRPr="001B01BD">
        <w:t xml:space="preserve"> 2024; Polazzo </w:t>
      </w:r>
      <w:r w:rsidR="001B01BD" w:rsidRPr="001B01BD">
        <w:rPr>
          <w:i/>
          <w:iCs/>
        </w:rPr>
        <w:t>et al.</w:t>
      </w:r>
      <w:r w:rsidR="001B01BD" w:rsidRPr="001B01BD">
        <w:t xml:space="preserve"> 2023; Ross </w:t>
      </w:r>
      <w:r w:rsidR="001B01BD" w:rsidRPr="001B01BD">
        <w:rPr>
          <w:i/>
          <w:iCs/>
        </w:rPr>
        <w:t>et al.</w:t>
      </w:r>
      <w:r w:rsidR="001B01BD" w:rsidRPr="001B01BD">
        <w:t xml:space="preserve"> 2021)</w:t>
      </w:r>
      <w:r w:rsidR="001B01BD">
        <w:fldChar w:fldCharType="end"/>
      </w:r>
      <w:r w:rsidR="001B01BD">
        <w:t xml:space="preserve">. Critically, we </w:t>
      </w:r>
      <w:r>
        <w:t xml:space="preserve">show that multiple repeated HWs can slow down the rate of recovery of </w:t>
      </w:r>
      <w:r w:rsidR="001C0A17">
        <w:t xml:space="preserve">phytoplankton communities in </w:t>
      </w:r>
      <w:r>
        <w:t xml:space="preserve">freshwater </w:t>
      </w:r>
      <w:r w:rsidR="009A1C92">
        <w:t>ecosystem</w:t>
      </w:r>
      <w:r w:rsidR="001C0A17">
        <w:t xml:space="preserve">s and the functions they </w:t>
      </w:r>
      <w:r w:rsidR="00482F69">
        <w:t>perform</w:t>
      </w:r>
      <w:r w:rsidR="001C0A17">
        <w:t xml:space="preserve">. </w:t>
      </w:r>
      <w:r w:rsidR="002A1108">
        <w:t xml:space="preserve">The observed trends in dissolved oxygen (DO) levels suggest a pattern of critical slowing down, </w:t>
      </w:r>
      <w:r w:rsidR="001B01BD">
        <w:t>indicated by the gradual reduction in recovery rate</w:t>
      </w:r>
      <w:r w:rsidR="002A1108">
        <w:t xml:space="preserve"> with repeated disturbances</w:t>
      </w:r>
      <w:r w:rsidR="00482F69">
        <w:t xml:space="preserve"> that determined a gradual erosion of resilience </w:t>
      </w:r>
      <w:r w:rsidR="00482F69">
        <w:fldChar w:fldCharType="begin"/>
      </w:r>
      <w:r w:rsidR="00482F69">
        <w: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482F69">
        <w:fldChar w:fldCharType="separate"/>
      </w:r>
      <w:r w:rsidR="00482F69" w:rsidRPr="00482F69">
        <w:t>(</w:t>
      </w:r>
      <w:proofErr w:type="spellStart"/>
      <w:r w:rsidR="00482F69" w:rsidRPr="00482F69">
        <w:t>Veraart</w:t>
      </w:r>
      <w:proofErr w:type="spellEnd"/>
      <w:r w:rsidR="00482F69" w:rsidRPr="00482F69">
        <w:t xml:space="preserve"> </w:t>
      </w:r>
      <w:r w:rsidR="00482F69" w:rsidRPr="00482F69">
        <w:rPr>
          <w:i/>
          <w:iCs/>
        </w:rPr>
        <w:t>et al.</w:t>
      </w:r>
      <w:r w:rsidR="00482F69" w:rsidRPr="00482F69">
        <w:t xml:space="preserve"> 2012)</w:t>
      </w:r>
      <w:r w:rsidR="00482F69">
        <w:fldChar w:fldCharType="end"/>
      </w:r>
      <w:r w:rsidR="002A1108">
        <w:t xml:space="preserve">. </w:t>
      </w:r>
      <w:commentRangeStart w:id="16"/>
      <w:commentRangeStart w:id="17"/>
      <w:commentRangeStart w:id="18"/>
      <w:r w:rsidR="002A1108">
        <w:t xml:space="preserve">Initially, </w:t>
      </w:r>
      <w:r w:rsidR="001B01BD">
        <w:t>the system</w:t>
      </w:r>
      <w:r w:rsidR="002A1108">
        <w:t xml:space="preserve"> exhibited resilience, as evidenced by the quick recovery of DO levels after the first HW. However, the recovery rate decreased progressively after subsequent HWs, and by the third HW, the system failed to recover, indicating a potential loss of resilience and an</w:t>
      </w:r>
      <w:r w:rsidR="001B01BD">
        <w:t xml:space="preserve"> perhaps the</w:t>
      </w:r>
      <w:r w:rsidR="002A1108">
        <w:t xml:space="preserve"> approach towards a tipping point. </w:t>
      </w:r>
      <w:commentRangeEnd w:id="16"/>
      <w:r w:rsidR="001C0A17">
        <w:rPr>
          <w:rStyle w:val="CommentReference"/>
          <w:rFonts w:asciiTheme="minorHAnsi" w:eastAsiaTheme="minorHAnsi" w:hAnsiTheme="minorHAnsi" w:cstheme="minorBidi"/>
          <w:kern w:val="2"/>
          <w:lang w:eastAsia="en-US"/>
          <w14:ligatures w14:val="standardContextual"/>
        </w:rPr>
        <w:commentReference w:id="16"/>
      </w:r>
      <w:commentRangeEnd w:id="17"/>
      <w:r w:rsidR="00116974">
        <w:rPr>
          <w:rStyle w:val="CommentReference"/>
          <w:rFonts w:asciiTheme="minorHAnsi" w:eastAsiaTheme="minorHAnsi" w:hAnsiTheme="minorHAnsi" w:cstheme="minorBidi"/>
          <w:kern w:val="2"/>
          <w:lang w:eastAsia="en-US"/>
          <w14:ligatures w14:val="standardContextual"/>
        </w:rPr>
        <w:commentReference w:id="17"/>
      </w:r>
      <w:commentRangeEnd w:id="18"/>
      <w:r w:rsidR="00116974">
        <w:rPr>
          <w:rStyle w:val="CommentReference"/>
          <w:rFonts w:asciiTheme="minorHAnsi" w:eastAsiaTheme="minorHAnsi" w:hAnsiTheme="minorHAnsi" w:cstheme="minorBidi"/>
          <w:kern w:val="2"/>
          <w:lang w:eastAsia="en-US"/>
          <w14:ligatures w14:val="standardContextual"/>
        </w:rPr>
        <w:commentReference w:id="18"/>
      </w:r>
      <w:r w:rsidR="002A1108">
        <w:t>The significant interaction between HW and time from the linear mixed model (LMM) analysis further supports the notion of a time-dependent deterioration in ecosystem functioning due to recurrent HWs.</w:t>
      </w:r>
    </w:p>
    <w:p w14:paraId="7ED097D8" w14:textId="77777777" w:rsidR="001B01BD" w:rsidRDefault="002A1108" w:rsidP="00686186">
      <w:pPr>
        <w:pStyle w:val="NormalWeb"/>
        <w:spacing w:before="0" w:beforeAutospacing="0" w:after="0" w:afterAutospacing="0" w:line="360" w:lineRule="auto"/>
        <w:ind w:firstLine="720"/>
        <w:jc w:val="both"/>
      </w:pPr>
      <w:r>
        <w:t>Chlorophyll-</w:t>
      </w:r>
      <w:r w:rsidRPr="00163DE4">
        <w:rPr>
          <w:i/>
          <w:iCs/>
        </w:rPr>
        <w:t>a</w:t>
      </w:r>
      <w:r>
        <w: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chlorophyll-</w:t>
      </w:r>
      <w:r w:rsidRPr="00163DE4">
        <w:rPr>
          <w:i/>
          <w:iCs/>
        </w:rPr>
        <w:t>a</w:t>
      </w:r>
      <w:r>
        <w:t xml:space="preserve"> recovery after the third HW indicates a critical point where the community's ability to maintain its primary productivity was severely hindered. The significant effect of HWs on chlorophyll-</w:t>
      </w:r>
      <w:r w:rsidRPr="00163DE4">
        <w:rPr>
          <w:i/>
          <w:iCs/>
        </w:rPr>
        <w:t>a</w:t>
      </w:r>
      <w:r>
        <w:t xml:space="preserve"> concentration from the LMM analysis corroborates the observed trend and emphasizes the cumulative stress imposed by recurrent HWs.</w:t>
      </w:r>
    </w:p>
    <w:p w14:paraId="48B64BBB" w14:textId="725A46D0" w:rsidR="00E76B92" w:rsidRDefault="002A1108" w:rsidP="00686186">
      <w:pPr>
        <w:pStyle w:val="NormalWeb"/>
        <w:spacing w:before="0" w:beforeAutospacing="0" w:after="0" w:afterAutospacing="0" w:line="360" w:lineRule="auto"/>
        <w:ind w:firstLine="720"/>
        <w:jc w:val="both"/>
      </w:pPr>
      <w:r>
        <w:t xml:space="preserve">The gradual </w:t>
      </w:r>
      <w:r w:rsidR="001B01BD">
        <w:t>loss of resilience found in our experiment was linked to an increased compositional dissimilarity in the phytopl</w:t>
      </w:r>
      <w:r w:rsidR="00E76B92">
        <w:t xml:space="preserve">ankton community. Indeed, the </w:t>
      </w:r>
      <w:r>
        <w: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t>
      </w:r>
      <w:r w:rsidR="00E76B92">
        <w:t xml:space="preserve"> The new community composition did not promote </w:t>
      </w:r>
      <w:commentRangeStart w:id="19"/>
      <w:commentRangeStart w:id="20"/>
      <w:r>
        <w:t>stress-tolerant species</w:t>
      </w:r>
      <w:r w:rsidR="00E76B92">
        <w:t xml:space="preserve"> able to maintain ecosystem functioning and increase resilience, </w:t>
      </w:r>
      <w:commentRangeEnd w:id="19"/>
      <w:r w:rsidR="000A2F84">
        <w:rPr>
          <w:rStyle w:val="CommentReference"/>
          <w:rFonts w:asciiTheme="minorHAnsi" w:eastAsiaTheme="minorHAnsi" w:hAnsiTheme="minorHAnsi" w:cstheme="minorBidi"/>
          <w:kern w:val="2"/>
          <w:lang w:eastAsia="en-US"/>
          <w14:ligatures w14:val="standardContextual"/>
        </w:rPr>
        <w:commentReference w:id="19"/>
      </w:r>
      <w:commentRangeEnd w:id="20"/>
      <w:r w:rsidR="00FF1E27">
        <w:rPr>
          <w:rStyle w:val="CommentReference"/>
          <w:rFonts w:asciiTheme="minorHAnsi" w:eastAsiaTheme="minorHAnsi" w:hAnsiTheme="minorHAnsi" w:cstheme="minorBidi"/>
          <w:kern w:val="2"/>
          <w:lang w:eastAsia="en-US"/>
          <w14:ligatures w14:val="standardContextual"/>
        </w:rPr>
        <w:commentReference w:id="20"/>
      </w:r>
      <w:r w:rsidR="00163DE4">
        <w:t xml:space="preserve">as testified by the sharp decline in chlorophyll - </w:t>
      </w:r>
      <w:r w:rsidR="00163DE4" w:rsidRPr="00163DE4">
        <w:rPr>
          <w:i/>
          <w:iCs/>
        </w:rPr>
        <w:t>a</w:t>
      </w:r>
      <w:r w:rsidR="00163DE4">
        <w:t xml:space="preserve"> concentration. Although community rescue is usually linked to a strong compositional change, this compositional change should determine an increased resistance to stress and consequent ability to maintain functional levels </w:t>
      </w:r>
      <w:r w:rsidR="00163DE4">
        <w:fldChar w:fldCharType="begin"/>
      </w:r>
      <w:r w:rsidR="00163DE4">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163DE4">
        <w:fldChar w:fldCharType="separate"/>
      </w:r>
      <w:r w:rsidR="00163DE4" w:rsidRPr="00163DE4">
        <w:t>(</w:t>
      </w:r>
      <w:proofErr w:type="spellStart"/>
      <w:r w:rsidR="00163DE4" w:rsidRPr="00163DE4">
        <w:t>Fugère</w:t>
      </w:r>
      <w:proofErr w:type="spellEnd"/>
      <w:r w:rsidR="00163DE4" w:rsidRPr="00163DE4">
        <w:t xml:space="preserve"> </w:t>
      </w:r>
      <w:r w:rsidR="00163DE4" w:rsidRPr="00163DE4">
        <w:rPr>
          <w:i/>
          <w:iCs/>
        </w:rPr>
        <w:t>et al.</w:t>
      </w:r>
      <w:r w:rsidR="00163DE4" w:rsidRPr="00163DE4">
        <w:t xml:space="preserve"> 2020)</w:t>
      </w:r>
      <w:r w:rsidR="00163DE4">
        <w:fldChar w:fldCharType="end"/>
      </w:r>
      <w:r w:rsidR="00163DE4">
        <w:t xml:space="preserve">. Since we found the </w:t>
      </w:r>
      <w:proofErr w:type="spellStart"/>
      <w:r w:rsidR="00163DE4">
        <w:t>oppiste</w:t>
      </w:r>
      <w:proofErr w:type="spellEnd"/>
      <w:r w:rsidR="00163DE4">
        <w:t xml:space="preserve"> (i.e. compositional change determined a decline in resistance to following HW and decline in functioning), we</w:t>
      </w:r>
      <w:r w:rsidR="00E76B92">
        <w:t xml:space="preserve"> exclude</w:t>
      </w:r>
      <w:r w:rsidR="00163DE4">
        <w:t xml:space="preserve"> that</w:t>
      </w:r>
      <w:r w:rsidR="00E76B92">
        <w:t xml:space="preserve"> any rescue </w:t>
      </w:r>
      <w:r w:rsidR="00163DE4">
        <w:t>process happened in our experiment</w:t>
      </w:r>
      <w:r w:rsidR="00E76B92">
        <w:t>.</w:t>
      </w:r>
    </w:p>
    <w:p w14:paraId="68E03F2B" w14:textId="4629654F" w:rsidR="00CE038F" w:rsidRDefault="00EE10E8" w:rsidP="00686186">
      <w:pPr>
        <w:pStyle w:val="NormalWeb"/>
        <w:spacing w:before="0" w:beforeAutospacing="0" w:after="0" w:afterAutospacing="0" w:line="360" w:lineRule="auto"/>
        <w:ind w:firstLine="720"/>
        <w:jc w:val="both"/>
      </w:pPr>
      <w:r>
        <w:t xml:space="preserve">On the contrary, the increased compositional dissimilarity linked to the increasingly impaired recovery rate further supports the critical slowing down process. Indeed, </w:t>
      </w:r>
      <w:r w:rsidR="00625E06">
        <w:t>c</w:t>
      </w:r>
      <w:r w:rsidR="00CE038F">
        <w:t xml:space="preserve">ritical </w:t>
      </w:r>
      <w:r w:rsidR="00CE038F">
        <w:lastRenderedPageBreak/>
        <w:t xml:space="preserve">transitions to alternative stable state are often related to dramatic shift in composition </w:t>
      </w:r>
      <w:r w:rsidR="00CE038F">
        <w:fldChar w:fldCharType="begin"/>
      </w:r>
      <w:r w:rsidR="00C14F48">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CE038F">
        <w:fldChar w:fldCharType="separate"/>
      </w:r>
      <w:r w:rsidR="00C14F48" w:rsidRPr="00C14F48">
        <w:t xml:space="preserve">(Bertani </w:t>
      </w:r>
      <w:r w:rsidR="00C14F48" w:rsidRPr="00C14F48">
        <w:rPr>
          <w:i/>
          <w:iCs/>
        </w:rPr>
        <w:t>et al.</w:t>
      </w:r>
      <w:r w:rsidR="00C14F48" w:rsidRPr="00C14F48">
        <w:t xml:space="preserve"> 2016; Meunier </w:t>
      </w:r>
      <w:r w:rsidR="00C14F48" w:rsidRPr="00C14F48">
        <w:rPr>
          <w:i/>
          <w:iCs/>
        </w:rPr>
        <w:t>et al.</w:t>
      </w:r>
      <w:r w:rsidR="00C14F48" w:rsidRPr="00C14F48">
        <w:t xml:space="preserve"> 2024; Wernberg </w:t>
      </w:r>
      <w:r w:rsidR="00C14F48" w:rsidRPr="00C14F48">
        <w:rPr>
          <w:i/>
          <w:iCs/>
        </w:rPr>
        <w:t>et al.</w:t>
      </w:r>
      <w:r w:rsidR="00C14F48" w:rsidRPr="00C14F48">
        <w:t xml:space="preserve"> 2016)</w:t>
      </w:r>
      <w:r w:rsidR="00CE038F">
        <w:fldChar w:fldCharType="end"/>
      </w:r>
      <w:r w:rsidR="00CE038F">
        <w:t xml:space="preserve">. Classic example are the shift from clear water state dominated by macrophyte to a turbid water state dominated by phytoplankton in shallow lakes </w:t>
      </w:r>
      <w:r w:rsidR="00CE038F">
        <w:fldChar w:fldCharType="begin"/>
      </w:r>
      <w:r w:rsidR="00CE038F">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rsidR="00CE038F">
        <w:fldChar w:fldCharType="separate"/>
      </w:r>
      <w:r w:rsidR="00CE038F">
        <w:rPr>
          <w:noProof/>
        </w:rPr>
        <w:t>(Scheffer 2009)</w:t>
      </w:r>
      <w:r w:rsidR="00CE038F">
        <w:fldChar w:fldCharType="end"/>
      </w:r>
      <w:r w:rsidR="00CE038F">
        <w:t>.</w:t>
      </w:r>
      <w:r w:rsidR="00055993">
        <w:t xml:space="preserve"> The compositional shift is a common feature of critical transition across ecosystems and has been reported in marine </w:t>
      </w:r>
      <w:r w:rsidR="00055993">
        <w:fldChar w:fldCharType="begin"/>
      </w:r>
      <w:r w:rsidR="00055993">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Meunier </w:t>
      </w:r>
      <w:r w:rsidR="00055993" w:rsidRPr="00055993">
        <w:rPr>
          <w:i/>
          <w:iCs/>
        </w:rPr>
        <w:t>et al.</w:t>
      </w:r>
      <w:r w:rsidR="00055993" w:rsidRPr="00055993">
        <w:t xml:space="preserve"> 2024)</w:t>
      </w:r>
      <w:r w:rsidR="00055993">
        <w:fldChar w:fldCharType="end"/>
      </w:r>
      <w:r w:rsidR="00055993">
        <w:t xml:space="preserve"> and terrestrial systems </w:t>
      </w:r>
      <w:r w:rsidR="00055993">
        <w:fldChar w:fldCharType="begin"/>
      </w:r>
      <w:r w:rsidR="00055993">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rsidR="00055993">
        <w:fldChar w:fldCharType="separate"/>
      </w:r>
      <w:r w:rsidR="00055993" w:rsidRPr="00055993">
        <w:t>(</w:t>
      </w:r>
      <w:proofErr w:type="spellStart"/>
      <w:r w:rsidR="00055993" w:rsidRPr="00055993">
        <w:t>Eby</w:t>
      </w:r>
      <w:proofErr w:type="spellEnd"/>
      <w:r w:rsidR="00055993" w:rsidRPr="00055993">
        <w:t xml:space="preserve"> </w:t>
      </w:r>
      <w:r w:rsidR="00055993" w:rsidRPr="00055993">
        <w:rPr>
          <w:i/>
          <w:iCs/>
        </w:rPr>
        <w:t>et al.</w:t>
      </w:r>
      <w:r w:rsidR="00055993" w:rsidRPr="00055993">
        <w:t xml:space="preserve"> 2017)</w:t>
      </w:r>
      <w:r w:rsidR="00055993">
        <w:fldChar w:fldCharType="end"/>
      </w:r>
      <w:r w:rsidR="00055993">
        <w:t xml:space="preserve">. Hence, our study aligns with the body of literature describing a strong compositional shift which relates to dramatic changes in ecosystems functioning that may results in critical transitions </w:t>
      </w:r>
      <w:r w:rsidR="00055993">
        <w:fldChar w:fldCharType="begin"/>
      </w:r>
      <w:r w:rsidR="00055993">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w:t>
      </w:r>
      <w:proofErr w:type="spellStart"/>
      <w:r w:rsidR="00055993" w:rsidRPr="00055993">
        <w:t>Eby</w:t>
      </w:r>
      <w:proofErr w:type="spellEnd"/>
      <w:r w:rsidR="00055993" w:rsidRPr="00055993">
        <w:t xml:space="preserve"> </w:t>
      </w:r>
      <w:r w:rsidR="00055993" w:rsidRPr="00055993">
        <w:rPr>
          <w:i/>
          <w:iCs/>
        </w:rPr>
        <w:t>et al.</w:t>
      </w:r>
      <w:r w:rsidR="00055993" w:rsidRPr="00055993">
        <w:t xml:space="preserve"> 2017; Meunier </w:t>
      </w:r>
      <w:r w:rsidR="00055993" w:rsidRPr="00055993">
        <w:rPr>
          <w:i/>
          <w:iCs/>
        </w:rPr>
        <w:t>et al.</w:t>
      </w:r>
      <w:r w:rsidR="00055993" w:rsidRPr="00055993">
        <w:t xml:space="preserve"> 2024)</w:t>
      </w:r>
      <w:r w:rsidR="00055993">
        <w:fldChar w:fldCharType="end"/>
      </w:r>
    </w:p>
    <w:p w14:paraId="09E01A27" w14:textId="77777777" w:rsidR="00686186" w:rsidRDefault="00686186" w:rsidP="00686186">
      <w:pPr>
        <w:pStyle w:val="NormalWeb"/>
        <w:spacing w:before="0" w:beforeAutospacing="0" w:after="0" w:afterAutospacing="0" w:line="360" w:lineRule="auto"/>
        <w:ind w:firstLine="720"/>
        <w:jc w:val="both"/>
      </w:pPr>
      <w:r w:rsidRPr="00877DC3">
        <w:t xml:space="preserve">It is crucial to emphasise that a recent meta-analysis has demonstrated that critical transitions are not commonly observed in empirical data (Hillebrand et al., 2020). Nevertheless, it is not necessary for a community to </w:t>
      </w:r>
      <w:r>
        <w:t>tip</w:t>
      </w:r>
      <w:r w:rsidRPr="00877DC3">
        <w:t xml:space="preserve"> in order to show a slowing down in recovery. </w:t>
      </w:r>
      <w:r w:rsidRPr="00877DC3">
        <w:fldChar w:fldCharType="begin"/>
      </w:r>
      <w:r>
        <w: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Pr="00877DC3">
        <w:fldChar w:fldCharType="separate"/>
      </w:r>
      <w:r w:rsidRPr="00877DC3">
        <w:t xml:space="preserve">van Nes &amp; </w:t>
      </w:r>
      <w:proofErr w:type="spellStart"/>
      <w:r w:rsidRPr="00877DC3">
        <w:t>Scheffer</w:t>
      </w:r>
      <w:proofErr w:type="spellEnd"/>
      <w:r w:rsidRPr="00877DC3">
        <w:t xml:space="preserve"> (2007)</w:t>
      </w:r>
      <w:r w:rsidRPr="00877DC3">
        <w:fldChar w:fldCharType="end"/>
      </w:r>
      <w:r w:rsidRPr="00877DC3">
        <w:t xml:space="preserve"> suggested that critical slowing down may not only be related to a critical transition or tipping point but could also generically indicate an increased sensitivity of the system to repeated perturbations. Critical slowing down may thus provide important information in cases where the threshold leading to a critical transition is not reached, </w:t>
      </w:r>
      <w:r>
        <w:t>and thus working as an EWS, but may be informative</w:t>
      </w:r>
      <w:r w:rsidRPr="00877DC3">
        <w:t xml:space="preserve"> even in systems that do not have multiple stable states at all. </w:t>
      </w:r>
    </w:p>
    <w:p w14:paraId="2FDC0C80" w14:textId="3CB4CA5C" w:rsidR="00686186" w:rsidRDefault="00055993" w:rsidP="00686186">
      <w:pPr>
        <w:pStyle w:val="NormalWeb"/>
        <w:spacing w:before="0" w:beforeAutospacing="0" w:after="0" w:afterAutospacing="0" w:line="360" w:lineRule="auto"/>
        <w:ind w:firstLine="720"/>
        <w:jc w:val="both"/>
      </w:pPr>
      <w:r>
        <w:t>Yet</w:t>
      </w:r>
      <w:r w:rsidR="00686186">
        <w:t>,</w:t>
      </w:r>
      <w:r w:rsidR="00EE10E8">
        <w:t xml:space="preserve"> we did not find any evidence for a critical tra</w:t>
      </w:r>
      <w:r w:rsidR="00625E06">
        <w:t>n</w:t>
      </w:r>
      <w:r w:rsidR="00EE10E8">
        <w:t>sition happe</w:t>
      </w:r>
      <w:r w:rsidR="00625E06">
        <w:t>n</w:t>
      </w:r>
      <w:r w:rsidR="00EE10E8">
        <w:t xml:space="preserve">ing in our experimental systems. Although critical slowing down may </w:t>
      </w:r>
      <w:r w:rsidR="00EE10E8" w:rsidRPr="00EE10E8">
        <w:t xml:space="preserve">appear even far away from the </w:t>
      </w:r>
      <w:r w:rsidR="00625E06">
        <w:t>tipping point</w:t>
      </w:r>
      <w:r w:rsidR="00EE10E8" w:rsidRPr="00EE10E8">
        <w:t xml:space="preserve"> </w:t>
      </w:r>
      <w:r>
        <w:fldChar w:fldCharType="begin"/>
      </w:r>
      <w:r>
        <w:instrText xml:space="preserve"> ADDIN ZOTERO_ITEM CSL_CITATION {"citationID":"PpkdQr6f","properties":{"formattedCitation":"(Drake &amp; Griffen 2010; van Nes &amp; Scheffer 2007)","plainCitation":"(Drake &amp; Griffen 2010; van Nes &amp; Scheffer 2007)","noteIndex":0},"citationItems":[{"id":2674,"uris":["http://zotero.org/users/10426170/items/YSJ3SJ4H"],"itemData":{"id":2674,"type":"article-journal","abstract":"At some stage, populations that become extinct because of environmental degradation pass a critical point beyond which extinction is inevitable. There are obvious advantages to being able to predict such tipping points in advance, and according to 'critical transitions' theory, that should be possible for dynamical systems of many types — including ecosystems, financial markets and climate (for a summary, see http://go.nature.com/uHi555). In experiments with laboratory populations of the water flea Daphnia magna, John Drake and Blaine Griffen identify a point they call 'critical slowing down' in the underlying growth equations of populations that are destined to fail. The results of these experiments indicate when, where and how to most sensitively detect this slowing down in nature, suggesting new techniques for assessing population viability.","container-title":"Nature","DOI":"10.1038/nature09389","ISSN":"1476-4687","issue":"7314","language":"en","license":"2010 Springer Nature Limited","note":"publisher: Nature Publishing Group","page":"456-459","source":"www.nature.com","title":"Early warning signals of extinction in deteriorating environments","volume":"467","author":[{"family":"Drake","given":"John M."},{"family":"Griffen","given":"Blaine D."}],"issued":{"date-parts":[["2010",9]]}}},{"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fldChar w:fldCharType="separate"/>
      </w:r>
      <w:r>
        <w:rPr>
          <w:noProof/>
        </w:rPr>
        <w:t>(Drake &amp; Griffen 2010; van Nes &amp; Scheffer 2007)</w:t>
      </w:r>
      <w:r>
        <w:fldChar w:fldCharType="end"/>
      </w:r>
      <w:r w:rsidR="00EE10E8">
        <w:t>, we do not have support for stating that, in ou</w:t>
      </w:r>
      <w:r w:rsidR="000A2F84">
        <w:t>r</w:t>
      </w:r>
      <w:r w:rsidR="00EE10E8">
        <w:t xml:space="preserve"> study, </w:t>
      </w:r>
      <w:commentRangeStart w:id="21"/>
      <w:commentRangeStart w:id="22"/>
      <w:r w:rsidR="00EE10E8">
        <w:t>a tipping point was approaching</w:t>
      </w:r>
      <w:commentRangeEnd w:id="21"/>
      <w:r w:rsidR="000A2F84">
        <w:rPr>
          <w:rStyle w:val="CommentReference"/>
          <w:rFonts w:asciiTheme="minorHAnsi" w:eastAsiaTheme="minorHAnsi" w:hAnsiTheme="minorHAnsi" w:cstheme="minorBidi"/>
          <w:kern w:val="2"/>
          <w:lang w:eastAsia="en-US"/>
          <w14:ligatures w14:val="standardContextual"/>
        </w:rPr>
        <w:commentReference w:id="21"/>
      </w:r>
      <w:commentRangeEnd w:id="22"/>
      <w:r w:rsidR="00116974">
        <w:rPr>
          <w:rStyle w:val="CommentReference"/>
          <w:rFonts w:asciiTheme="minorHAnsi" w:eastAsiaTheme="minorHAnsi" w:hAnsiTheme="minorHAnsi" w:cstheme="minorBidi"/>
          <w:kern w:val="2"/>
          <w:lang w:eastAsia="en-US"/>
          <w14:ligatures w14:val="standardContextual"/>
        </w:rPr>
        <w:commentReference w:id="22"/>
      </w:r>
      <w:r w:rsidR="00EE10E8">
        <w:t xml:space="preserve">. </w:t>
      </w:r>
      <w:r>
        <w:t>Nevertheless</w:t>
      </w:r>
      <w:r w:rsidR="00EE10E8">
        <w:t xml:space="preserve">, critical slowing down is a highly relevant phenomenon </w:t>
      </w:r>
      <w:r w:rsidR="00CB76C7">
        <w:t xml:space="preserve">for stability </w:t>
      </w:r>
      <w:r w:rsidR="00625E06">
        <w:t xml:space="preserve">more generally, </w:t>
      </w:r>
      <w:r w:rsidR="00CB76C7">
        <w:t>independently of whether a transition occurs. Understan</w:t>
      </w:r>
      <w:r w:rsidR="000A2F84">
        <w:t>d</w:t>
      </w:r>
      <w:r w:rsidR="00CB76C7">
        <w:t xml:space="preserve">ing whether and why a system undergoing repeated perturbations loses resilience and recovery potential has deep ecological and management consequences, even in systems that do not exist in multiple stable states. </w:t>
      </w:r>
      <w:r w:rsidR="00B9331F">
        <w:t>Indeed, m</w:t>
      </w:r>
      <w:r w:rsidR="00B9331F">
        <w:t>onitoring critical slowing down can serve as an early warning signal of a system losing its ability to sustain additional</w:t>
      </w:r>
      <w:r>
        <w:t xml:space="preserve"> perturbations</w:t>
      </w:r>
      <w:r w:rsidR="00B9331F">
        <w:t xml:space="preserve">. This early detection allows for proactive management strategies to be implemented. By identifying when a system is becoming less resilient, managers can adjust resource allocation, conservation efforts, and restoration activities to enhance ecosystem stability and functionality. </w:t>
      </w:r>
      <w:r w:rsidR="00B9331F">
        <w:t>Resilient</w:t>
      </w:r>
      <w:r w:rsidR="00B9331F">
        <w:t xml:space="preserve"> communities and ecosystems can maintain stable provision of essential services such as clean water</w:t>
      </w:r>
      <w:r w:rsidR="00686186">
        <w:t xml:space="preserve"> and</w:t>
      </w:r>
      <w:r w:rsidR="00B9331F">
        <w:t xml:space="preserve"> </w:t>
      </w:r>
      <w:r w:rsidR="00686186">
        <w:t>food production</w:t>
      </w:r>
      <w:r w:rsidR="00B9331F">
        <w:t xml:space="preserve"> </w:t>
      </w:r>
      <w:r w:rsidR="00B9331F">
        <w:fldChar w:fldCharType="begin"/>
      </w:r>
      <w:r w:rsidR="00B9331F">
        <w:instrText xml:space="preserve"> ADDIN ZOTERO_ITEM CSL_CITATION {"citationID":"oHywnJ03","properties":{"formattedCitation":"(Elmqvist {\\i{}et al.} 2003; Renard &amp; Tilman 2019)","plainCitation":"(Elmqvist et al. 2003; Renard &amp; Tilman 2019)","noteIndex":0},"citationItems":[{"id":1916,"uris":["http://zotero.org/users/10426170/items/82TS5EK7"],"itemData":{"id":1916,"type":"article-journal","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container-title":"Frontiers in Ecology and the Environment","DOI":"10.1890/1540-9295(2003)001[0488:RDECAR]2.0.CO;2","ISSN":"1540-9309","issue":"9","language":"en","note":"_eprint: https://onlinelibrary.wiley.com/doi/pdf/10.1890/1540-9295%282003%29001%5B0488%3ARDECAR%5D2.0.CO%3B2","page":"488-494","source":"Wiley Online Library","title":"Response diversity, ecosystem change, and resilience","volume":"1","author":[{"family":"Elmqvist","given":"Thomas"},{"family":"Folke","given":"Carl"},{"family":"Nyström","given":"Magnus"},{"family":"Peterson","given":"Garry"},{"family":"Bengtsson","given":"Jan"},{"family":"Walker","given":"Brian"},{"family":"Norberg","given":"Jon"}],"issued":{"date-parts":[["2003"]]}}},{"id":1722,"uris":["http://zotero.org/users/10426170/items/WH9SFZXJ"],"itemData":{"id":1722,"type":"article-journal","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container-title":"Nature","DOI":"10.1038/s41586-019-1316-y","ISSN":"1476-4687","issue":"7764","language":"en","license":"2019 The Author(s), under exclusive licence to Springer Nature Limited","note":"number: 7764\npublisher: Nature Publishing Group","page":"257-260","source":"www.nature.com","title":"National food production stabilized by crop diversity","volume":"571","author":[{"family":"Renard","given":"Delphine"},{"family":"Tilman","given":"David"}],"issued":{"date-parts":[["2019",7]]}}}],"schema":"https://github.com/citation-style-language/schema/raw/master/csl-citation.json"} </w:instrText>
      </w:r>
      <w:r w:rsidR="00B9331F">
        <w:fldChar w:fldCharType="separate"/>
      </w:r>
      <w:r w:rsidR="00B9331F" w:rsidRPr="00B9331F">
        <w:t>(</w:t>
      </w:r>
      <w:proofErr w:type="spellStart"/>
      <w:r w:rsidR="00B9331F" w:rsidRPr="00B9331F">
        <w:t>Elmqvist</w:t>
      </w:r>
      <w:proofErr w:type="spellEnd"/>
      <w:r w:rsidR="00B9331F" w:rsidRPr="00B9331F">
        <w:t xml:space="preserve"> </w:t>
      </w:r>
      <w:r w:rsidR="00B9331F" w:rsidRPr="00B9331F">
        <w:rPr>
          <w:i/>
          <w:iCs/>
        </w:rPr>
        <w:t>et al.</w:t>
      </w:r>
      <w:r w:rsidR="00B9331F" w:rsidRPr="00B9331F">
        <w:t xml:space="preserve"> 2003; Renard &amp; Tilman 2019)</w:t>
      </w:r>
      <w:r w:rsidR="00B9331F">
        <w:fldChar w:fldCharType="end"/>
      </w:r>
      <w:r w:rsidR="00B9331F">
        <w:t xml:space="preserve">. </w:t>
      </w:r>
    </w:p>
    <w:p w14:paraId="2D669FA3" w14:textId="7D012457" w:rsidR="00CB76C7" w:rsidRDefault="00CB76C7" w:rsidP="00686186">
      <w:pPr>
        <w:pStyle w:val="NormalWeb"/>
        <w:spacing w:before="0" w:beforeAutospacing="0" w:after="0" w:afterAutospacing="0" w:line="360" w:lineRule="auto"/>
        <w:ind w:firstLine="720"/>
        <w:jc w:val="both"/>
      </w:pPr>
      <w:r>
        <w:t xml:space="preserve">In our study, the repeated stress caused by increasingy stronger HWs dermined a drastic change in the phytoplankton community composition. The new compositional configuration </w:t>
      </w:r>
      <w:r>
        <w:lastRenderedPageBreak/>
        <w:t>was unable to maintain and</w:t>
      </w:r>
      <w:r w:rsidR="00BA4F9F">
        <w:t xml:space="preserve"> / or</w:t>
      </w:r>
      <w:r>
        <w:t xml:space="preserve"> recover functional levels similar to unperturbed systems</w:t>
      </w:r>
      <w:r w:rsidR="00BA4F9F">
        <w:t>, suggesting an overall increase vulnerability to subsequent perturbations</w:t>
      </w:r>
      <w:r>
        <w:t xml:space="preserve">. These results force us to evaluate the consequences of extreme climatic events on the functioning of communities and ecosystems in a future world, where extreme events are likely to become more frequent as well as more sever (Perkins et al. 2012; Woolway et al. 2021, 2022). </w:t>
      </w:r>
    </w:p>
    <w:p w14:paraId="3934E045" w14:textId="70EC612C" w:rsidR="001C0A17" w:rsidRDefault="001C0A17" w:rsidP="00482F69">
      <w:pPr>
        <w:pStyle w:val="NormalWeb"/>
        <w:spacing w:before="0" w:beforeAutospacing="0" w:after="0" w:afterAutospacing="0"/>
        <w:ind w:firstLine="720"/>
        <w:jc w:val="both"/>
      </w:pPr>
      <w:commentRangeStart w:id="23"/>
      <w:commentRangeStart w:id="24"/>
      <w:r>
        <w:t xml:space="preserve"> </w:t>
      </w:r>
      <w:commentRangeEnd w:id="23"/>
      <w:r>
        <w:rPr>
          <w:rStyle w:val="CommentReference"/>
          <w:rFonts w:asciiTheme="minorHAnsi" w:eastAsiaTheme="minorHAnsi" w:hAnsiTheme="minorHAnsi" w:cstheme="minorBidi"/>
          <w:kern w:val="2"/>
          <w:lang w:eastAsia="en-US"/>
          <w14:ligatures w14:val="standardContextual"/>
        </w:rPr>
        <w:commentReference w:id="23"/>
      </w:r>
      <w:commentRangeEnd w:id="24"/>
      <w:r w:rsidR="00695628">
        <w:rPr>
          <w:rStyle w:val="CommentReference"/>
          <w:rFonts w:asciiTheme="minorHAnsi" w:eastAsiaTheme="minorHAnsi" w:hAnsiTheme="minorHAnsi" w:cstheme="minorBidi"/>
          <w:kern w:val="2"/>
          <w:lang w:eastAsia="en-US"/>
          <w14:ligatures w14:val="standardContextual"/>
        </w:rPr>
        <w:commentReference w:id="24"/>
      </w:r>
    </w:p>
    <w:p w14:paraId="3E437676" w14:textId="77777777" w:rsidR="002A1108" w:rsidRPr="001B01BD" w:rsidRDefault="002A1108" w:rsidP="00482F69">
      <w:pPr>
        <w:jc w:val="both"/>
        <w:rPr>
          <w:rFonts w:ascii="Times New Roman" w:hAnsi="Times New Roman" w:cs="Times New Roman"/>
        </w:rPr>
      </w:pPr>
    </w:p>
    <w:p w14:paraId="0447363A" w14:textId="05906280" w:rsidR="00731629" w:rsidRPr="00877DC3" w:rsidRDefault="0070095B" w:rsidP="00482F69">
      <w:pPr>
        <w:pStyle w:val="Heading1"/>
        <w:jc w:val="both"/>
      </w:pPr>
      <w:r w:rsidRPr="00877DC3">
        <w:t>Refe</w:t>
      </w:r>
      <w:r w:rsidR="00DC19C3" w:rsidRPr="00877DC3">
        <w:t xml:space="preserve">rences </w:t>
      </w:r>
    </w:p>
    <w:p w14:paraId="70F17808" w14:textId="77777777" w:rsidR="00155AFE" w:rsidRPr="00155AFE" w:rsidRDefault="00731629" w:rsidP="00155AFE">
      <w:pPr>
        <w:pStyle w:val="Bibliography"/>
      </w:pPr>
      <w:r w:rsidRPr="00877DC3">
        <w:fldChar w:fldCharType="begin"/>
      </w:r>
      <w:r w:rsidRPr="00621C38">
        <w:rPr>
          <w:lang w:val="de-CH"/>
        </w:rPr>
        <w:instrText xml:space="preserve"> ADDIN ZOTERO_BIBL {"uncited":[],"omitted":[],"custom":[]} CSL_BIBLIOGRAPHY </w:instrText>
      </w:r>
      <w:r w:rsidRPr="00877DC3">
        <w:fldChar w:fldCharType="separate"/>
      </w:r>
      <w:r w:rsidR="00155AFE" w:rsidRPr="00155AFE">
        <w:rPr>
          <w:lang w:val="de-CH"/>
        </w:rPr>
        <w:t xml:space="preserve">Bates, D., Mächler, M., </w:t>
      </w:r>
      <w:proofErr w:type="spellStart"/>
      <w:r w:rsidR="00155AFE" w:rsidRPr="00155AFE">
        <w:rPr>
          <w:lang w:val="de-CH"/>
        </w:rPr>
        <w:t>Bolker</w:t>
      </w:r>
      <w:proofErr w:type="spellEnd"/>
      <w:r w:rsidR="00155AFE" w:rsidRPr="00155AFE">
        <w:rPr>
          <w:lang w:val="de-CH"/>
        </w:rPr>
        <w:t xml:space="preserve">, B.M. &amp; Walker, S.C. (2015). </w:t>
      </w:r>
      <w:r w:rsidR="00155AFE" w:rsidRPr="00155AFE">
        <w:t xml:space="preserve">Fitting linear mixed-effects models using lme4. </w:t>
      </w:r>
      <w:r w:rsidR="00155AFE" w:rsidRPr="00155AFE">
        <w:rPr>
          <w:i/>
          <w:iCs/>
        </w:rPr>
        <w:t>Journal of Statistical Software</w:t>
      </w:r>
      <w:r w:rsidR="00155AFE" w:rsidRPr="00155AFE">
        <w:t>, 67.</w:t>
      </w:r>
    </w:p>
    <w:p w14:paraId="7A96BE98" w14:textId="77777777" w:rsidR="00155AFE" w:rsidRPr="00155AFE" w:rsidRDefault="00155AFE" w:rsidP="00155AFE">
      <w:pPr>
        <w:pStyle w:val="Bibliography"/>
      </w:pPr>
      <w:r w:rsidRPr="00155AFE">
        <w:t xml:space="preserve">Bell, G. &amp; Gonzalez, A. (2011). Adaptation and Evolutionary Rescue in Metapopulations Experiencing Environmental Deterioration. </w:t>
      </w:r>
      <w:r w:rsidRPr="00155AFE">
        <w:rPr>
          <w:i/>
          <w:iCs/>
        </w:rPr>
        <w:t>Science</w:t>
      </w:r>
      <w:r w:rsidRPr="00155AFE">
        <w:t>, 332, 1327–1330.</w:t>
      </w:r>
    </w:p>
    <w:p w14:paraId="041AB872" w14:textId="77777777" w:rsidR="00155AFE" w:rsidRPr="00155AFE" w:rsidRDefault="00155AFE" w:rsidP="00155AFE">
      <w:pPr>
        <w:pStyle w:val="Bibliography"/>
      </w:pPr>
      <w:r w:rsidRPr="00155AFE">
        <w:t xml:space="preserve">Bertani, I., </w:t>
      </w:r>
      <w:proofErr w:type="spellStart"/>
      <w:r w:rsidRPr="00155AFE">
        <w:t>Primicerio</w:t>
      </w:r>
      <w:proofErr w:type="spellEnd"/>
      <w:r w:rsidRPr="00155AFE">
        <w:t xml:space="preserve">, R. &amp; Rossetti, G. (2016). Extreme Climatic Event Triggers a Lake Regime Shift that Propagates Across Multiple Trophic Levels. </w:t>
      </w:r>
      <w:r w:rsidRPr="00155AFE">
        <w:rPr>
          <w:i/>
          <w:iCs/>
        </w:rPr>
        <w:t>Ecosystems</w:t>
      </w:r>
      <w:r w:rsidRPr="00155AFE">
        <w:t>, 19.</w:t>
      </w:r>
    </w:p>
    <w:p w14:paraId="10229E32" w14:textId="77777777" w:rsidR="00155AFE" w:rsidRPr="00155AFE" w:rsidRDefault="00155AFE" w:rsidP="00155AFE">
      <w:pPr>
        <w:pStyle w:val="Bibliography"/>
      </w:pPr>
      <w:r w:rsidRPr="00155AFE">
        <w:t xml:space="preserve">Carlson, S.M., Cunningham, C.J. &amp; Westley, P.A.H. (2014). Evolutionary rescue in a changing world. </w:t>
      </w:r>
      <w:r w:rsidRPr="00155AFE">
        <w:rPr>
          <w:i/>
          <w:iCs/>
        </w:rPr>
        <w:t>Trends in Ecology &amp; Evolution</w:t>
      </w:r>
      <w:r w:rsidRPr="00155AFE">
        <w:t>, 29, 521–530.</w:t>
      </w:r>
    </w:p>
    <w:p w14:paraId="1B1BA129" w14:textId="77777777" w:rsidR="00155AFE" w:rsidRPr="00155AFE" w:rsidRDefault="00155AFE" w:rsidP="00155AFE">
      <w:pPr>
        <w:pStyle w:val="Bibliography"/>
      </w:pPr>
      <w:r w:rsidRPr="00155AFE">
        <w:t xml:space="preserve">Correa-Araneda, F., </w:t>
      </w:r>
      <w:proofErr w:type="spellStart"/>
      <w:r w:rsidRPr="00155AFE">
        <w:t>Tonin</w:t>
      </w:r>
      <w:proofErr w:type="spellEnd"/>
      <w:r w:rsidRPr="00155AFE">
        <w:t xml:space="preserve">, A.M., Pérez, J., Álvarez, K., López-Rojo, N., Díaz, A., </w:t>
      </w:r>
      <w:r w:rsidRPr="00155AFE">
        <w:rPr>
          <w:i/>
          <w:iCs/>
        </w:rPr>
        <w:t>et al.</w:t>
      </w:r>
      <w:r w:rsidRPr="00155AFE">
        <w:t xml:space="preserve"> (2020). Extreme climate events can slow down litter breakdown in streams. </w:t>
      </w:r>
      <w:r w:rsidRPr="00155AFE">
        <w:rPr>
          <w:i/>
          <w:iCs/>
        </w:rPr>
        <w:t>Aquatic Sciences</w:t>
      </w:r>
      <w:r w:rsidRPr="00155AFE">
        <w:t>, 82, 1–7.</w:t>
      </w:r>
    </w:p>
    <w:p w14:paraId="0E024FD4" w14:textId="77777777" w:rsidR="00155AFE" w:rsidRPr="00155AFE" w:rsidRDefault="00155AFE" w:rsidP="00155AFE">
      <w:pPr>
        <w:pStyle w:val="Bibliography"/>
      </w:pPr>
      <w:r w:rsidRPr="00155AFE">
        <w:t xml:space="preserve">Drake, J.M. &amp; </w:t>
      </w:r>
      <w:proofErr w:type="spellStart"/>
      <w:r w:rsidRPr="00155AFE">
        <w:t>Griffen</w:t>
      </w:r>
      <w:proofErr w:type="spellEnd"/>
      <w:r w:rsidRPr="00155AFE">
        <w:t xml:space="preserve">, B.D. (2010). Early warning signals of extinction in deteriorating environments. </w:t>
      </w:r>
      <w:r w:rsidRPr="00155AFE">
        <w:rPr>
          <w:i/>
          <w:iCs/>
        </w:rPr>
        <w:t>Nature</w:t>
      </w:r>
      <w:r w:rsidRPr="00155AFE">
        <w:t>, 467, 456–459.</w:t>
      </w:r>
    </w:p>
    <w:p w14:paraId="09BD38C2" w14:textId="77777777" w:rsidR="00155AFE" w:rsidRPr="00155AFE" w:rsidRDefault="00155AFE" w:rsidP="00155AFE">
      <w:pPr>
        <w:pStyle w:val="Bibliography"/>
      </w:pPr>
      <w:proofErr w:type="spellStart"/>
      <w:r w:rsidRPr="00155AFE">
        <w:t>Eby</w:t>
      </w:r>
      <w:proofErr w:type="spellEnd"/>
      <w:r w:rsidRPr="00155AFE">
        <w:t xml:space="preserve">, S., Agrawal, A., Majumder, S., Dobson, A.P. &amp; </w:t>
      </w:r>
      <w:proofErr w:type="spellStart"/>
      <w:r w:rsidRPr="00155AFE">
        <w:t>Guttal</w:t>
      </w:r>
      <w:proofErr w:type="spellEnd"/>
      <w:r w:rsidRPr="00155AFE">
        <w:t xml:space="preserve">, V. (2017). Alternative stable states and spatial indicators of critical slowing down along a spatial gradient in a savanna ecosystem. </w:t>
      </w:r>
      <w:r w:rsidRPr="00155AFE">
        <w:rPr>
          <w:i/>
          <w:iCs/>
        </w:rPr>
        <w:t>Global Ecology and Biogeography</w:t>
      </w:r>
      <w:r w:rsidRPr="00155AFE">
        <w:t>, 26, 638–649.</w:t>
      </w:r>
    </w:p>
    <w:p w14:paraId="3B371B8E" w14:textId="77777777" w:rsidR="00155AFE" w:rsidRPr="00155AFE" w:rsidRDefault="00155AFE" w:rsidP="00155AFE">
      <w:pPr>
        <w:pStyle w:val="Bibliography"/>
      </w:pPr>
      <w:proofErr w:type="spellStart"/>
      <w:r w:rsidRPr="00155AFE">
        <w:t>Elmqvist</w:t>
      </w:r>
      <w:proofErr w:type="spellEnd"/>
      <w:r w:rsidRPr="00155AFE">
        <w:t xml:space="preserve">, T., Folke, C., Nyström, M., Peterson, G., Bengtsson, J., Walker, B., </w:t>
      </w:r>
      <w:r w:rsidRPr="00155AFE">
        <w:rPr>
          <w:i/>
          <w:iCs/>
        </w:rPr>
        <w:t>et al.</w:t>
      </w:r>
      <w:r w:rsidRPr="00155AFE">
        <w:t xml:space="preserve"> (2003). Response diversity, ecosystem change, and resilience. </w:t>
      </w:r>
      <w:r w:rsidRPr="00155AFE">
        <w:rPr>
          <w:i/>
          <w:iCs/>
        </w:rPr>
        <w:t>Frontiers in Ecology and the Environment</w:t>
      </w:r>
      <w:r w:rsidRPr="00155AFE">
        <w:t>, 1, 488–494.</w:t>
      </w:r>
    </w:p>
    <w:p w14:paraId="4C28EF73" w14:textId="77777777" w:rsidR="00155AFE" w:rsidRPr="00155AFE" w:rsidRDefault="00155AFE" w:rsidP="00155AFE">
      <w:pPr>
        <w:pStyle w:val="Bibliography"/>
      </w:pPr>
      <w:proofErr w:type="spellStart"/>
      <w:r w:rsidRPr="00155AFE">
        <w:t>Filiz</w:t>
      </w:r>
      <w:proofErr w:type="spellEnd"/>
      <w:r w:rsidRPr="00155AFE">
        <w:t xml:space="preserve">, N., </w:t>
      </w:r>
      <w:proofErr w:type="spellStart"/>
      <w:r w:rsidRPr="00155AFE">
        <w:t>Işkın</w:t>
      </w:r>
      <w:proofErr w:type="spellEnd"/>
      <w:r w:rsidRPr="00155AFE">
        <w:t xml:space="preserve">, U., </w:t>
      </w:r>
      <w:proofErr w:type="spellStart"/>
      <w:r w:rsidRPr="00155AFE">
        <w:t>Beklioğlu</w:t>
      </w:r>
      <w:proofErr w:type="spellEnd"/>
      <w:r w:rsidRPr="00155AFE">
        <w:t xml:space="preserve">, M., </w:t>
      </w:r>
      <w:proofErr w:type="spellStart"/>
      <w:r w:rsidRPr="00155AFE">
        <w:t>Öğlü</w:t>
      </w:r>
      <w:proofErr w:type="spellEnd"/>
      <w:r w:rsidRPr="00155AFE">
        <w:t xml:space="preserve">, B., Cao, Y., Davidson, T.A., </w:t>
      </w:r>
      <w:r w:rsidRPr="00155AFE">
        <w:rPr>
          <w:i/>
          <w:iCs/>
        </w:rPr>
        <w:t>et al.</w:t>
      </w:r>
      <w:r w:rsidRPr="00155AFE">
        <w:t xml:space="preserve"> (2020). Phytoplankton Community Response to Nutrients, Temperatures, and a Heat Wave in Shallow Lakes: An Experimental Approach. </w:t>
      </w:r>
      <w:r w:rsidRPr="00155AFE">
        <w:rPr>
          <w:i/>
          <w:iCs/>
        </w:rPr>
        <w:t>Water</w:t>
      </w:r>
      <w:r w:rsidRPr="00155AFE">
        <w:t>, 12, 3394.</w:t>
      </w:r>
    </w:p>
    <w:p w14:paraId="5976F8F3" w14:textId="77777777" w:rsidR="00155AFE" w:rsidRPr="00155AFE" w:rsidRDefault="00155AFE" w:rsidP="00155AFE">
      <w:pPr>
        <w:pStyle w:val="Bibliography"/>
      </w:pPr>
      <w:r w:rsidRPr="00155AFE">
        <w:t xml:space="preserve">Fischer, E.M., </w:t>
      </w:r>
      <w:proofErr w:type="spellStart"/>
      <w:r w:rsidRPr="00155AFE">
        <w:t>Sippel</w:t>
      </w:r>
      <w:proofErr w:type="spellEnd"/>
      <w:r w:rsidRPr="00155AFE">
        <w:t xml:space="preserve">, S. &amp; </w:t>
      </w:r>
      <w:proofErr w:type="spellStart"/>
      <w:r w:rsidRPr="00155AFE">
        <w:t>Knutti</w:t>
      </w:r>
      <w:proofErr w:type="spellEnd"/>
      <w:r w:rsidRPr="00155AFE">
        <w:t xml:space="preserve">, R. (2021). Increasing probability of record-shattering climate extremes. </w:t>
      </w:r>
      <w:r w:rsidRPr="00155AFE">
        <w:rPr>
          <w:i/>
          <w:iCs/>
        </w:rPr>
        <w:t xml:space="preserve">Nat. </w:t>
      </w:r>
      <w:proofErr w:type="spellStart"/>
      <w:r w:rsidRPr="00155AFE">
        <w:rPr>
          <w:i/>
          <w:iCs/>
        </w:rPr>
        <w:t>Clim</w:t>
      </w:r>
      <w:proofErr w:type="spellEnd"/>
      <w:r w:rsidRPr="00155AFE">
        <w:rPr>
          <w:i/>
          <w:iCs/>
        </w:rPr>
        <w:t>. Chang.</w:t>
      </w:r>
      <w:r w:rsidRPr="00155AFE">
        <w:t>, 11, 689–695.</w:t>
      </w:r>
    </w:p>
    <w:p w14:paraId="44396AE1" w14:textId="77777777" w:rsidR="00155AFE" w:rsidRPr="00155AFE" w:rsidRDefault="00155AFE" w:rsidP="00155AFE">
      <w:pPr>
        <w:pStyle w:val="Bibliography"/>
      </w:pPr>
      <w:proofErr w:type="spellStart"/>
      <w:r w:rsidRPr="00155AFE">
        <w:t>Fugère</w:t>
      </w:r>
      <w:proofErr w:type="spellEnd"/>
      <w:r w:rsidRPr="00155AFE">
        <w:t xml:space="preserve">, V., Hébert, M.P., da Costa, N.B., Xu, C.C.Y., Barrett, R.D.H., </w:t>
      </w:r>
      <w:proofErr w:type="spellStart"/>
      <w:r w:rsidRPr="00155AFE">
        <w:t>Beisner</w:t>
      </w:r>
      <w:proofErr w:type="spellEnd"/>
      <w:r w:rsidRPr="00155AFE">
        <w:t xml:space="preserve">, B.E., </w:t>
      </w:r>
      <w:r w:rsidRPr="00155AFE">
        <w:rPr>
          <w:i/>
          <w:iCs/>
        </w:rPr>
        <w:t>et al.</w:t>
      </w:r>
      <w:r w:rsidRPr="00155AFE">
        <w:t xml:space="preserve"> (2020). Community rescue in experimental phytoplankton communities facing severe herbicide pollution. </w:t>
      </w:r>
      <w:r w:rsidRPr="00155AFE">
        <w:rPr>
          <w:i/>
          <w:iCs/>
        </w:rPr>
        <w:t>Nature Ecology and Evolution</w:t>
      </w:r>
      <w:r w:rsidRPr="00155AFE">
        <w:t>, 4, 578–588.</w:t>
      </w:r>
    </w:p>
    <w:p w14:paraId="69C60317" w14:textId="77777777" w:rsidR="00155AFE" w:rsidRPr="00155AFE" w:rsidRDefault="00155AFE" w:rsidP="00155AFE">
      <w:pPr>
        <w:pStyle w:val="Bibliography"/>
        <w:rPr>
          <w:lang w:val="it-IT"/>
        </w:rPr>
      </w:pPr>
      <w:r w:rsidRPr="00155AFE">
        <w:t xml:space="preserve">Hermann, M., Jansen, R., van de </w:t>
      </w:r>
      <w:proofErr w:type="spellStart"/>
      <w:r w:rsidRPr="00155AFE">
        <w:t>Glind</w:t>
      </w:r>
      <w:proofErr w:type="spellEnd"/>
      <w:r w:rsidRPr="00155AFE">
        <w:t xml:space="preserve">, J., </w:t>
      </w:r>
      <w:proofErr w:type="spellStart"/>
      <w:r w:rsidRPr="00155AFE">
        <w:t>Peeters</w:t>
      </w:r>
      <w:proofErr w:type="spellEnd"/>
      <w:r w:rsidRPr="00155AFE">
        <w:t xml:space="preserve">, E.T.H.M. &amp; Van den Brink, P.J. (2022). A transportable temperature and heatwave control device (TENTACLE) for laboratory and field simulations of different climate change scenarios in aquatic micro- and mesocosms. </w:t>
      </w:r>
      <w:proofErr w:type="spellStart"/>
      <w:r w:rsidRPr="00155AFE">
        <w:rPr>
          <w:i/>
          <w:iCs/>
          <w:lang w:val="it-IT"/>
        </w:rPr>
        <w:t>HardwareX</w:t>
      </w:r>
      <w:proofErr w:type="spellEnd"/>
      <w:r w:rsidRPr="00155AFE">
        <w:rPr>
          <w:lang w:val="it-IT"/>
        </w:rPr>
        <w:t>, 11, e00307.</w:t>
      </w:r>
    </w:p>
    <w:p w14:paraId="6C7182E3" w14:textId="77777777" w:rsidR="00155AFE" w:rsidRPr="00155AFE" w:rsidRDefault="00155AFE" w:rsidP="00155AFE">
      <w:pPr>
        <w:pStyle w:val="Bibliography"/>
      </w:pPr>
      <w:r w:rsidRPr="00155AFE">
        <w:rPr>
          <w:lang w:val="it-IT"/>
        </w:rPr>
        <w:t xml:space="preserve">Hermann, M., Polazzo, F., </w:t>
      </w:r>
      <w:proofErr w:type="spellStart"/>
      <w:r w:rsidRPr="00155AFE">
        <w:rPr>
          <w:lang w:val="it-IT"/>
        </w:rPr>
        <w:t>Cherta</w:t>
      </w:r>
      <w:proofErr w:type="spellEnd"/>
      <w:r w:rsidRPr="00155AFE">
        <w:rPr>
          <w:lang w:val="it-IT"/>
        </w:rPr>
        <w:t xml:space="preserve">, L., </w:t>
      </w:r>
      <w:proofErr w:type="spellStart"/>
      <w:r w:rsidRPr="00155AFE">
        <w:rPr>
          <w:lang w:val="it-IT"/>
        </w:rPr>
        <w:t>Crettaz-Minaglia</w:t>
      </w:r>
      <w:proofErr w:type="spellEnd"/>
      <w:r w:rsidRPr="00155AFE">
        <w:rPr>
          <w:lang w:val="it-IT"/>
        </w:rPr>
        <w:t xml:space="preserve">, M., García-Astillero, A., </w:t>
      </w:r>
      <w:proofErr w:type="spellStart"/>
      <w:r w:rsidRPr="00155AFE">
        <w:rPr>
          <w:lang w:val="it-IT"/>
        </w:rPr>
        <w:t>Peeters</w:t>
      </w:r>
      <w:proofErr w:type="spellEnd"/>
      <w:r w:rsidRPr="00155AFE">
        <w:rPr>
          <w:lang w:val="it-IT"/>
        </w:rPr>
        <w:t xml:space="preserve">, E.T.H.M., </w:t>
      </w:r>
      <w:r w:rsidRPr="00155AFE">
        <w:rPr>
          <w:i/>
          <w:iCs/>
          <w:lang w:val="it-IT"/>
        </w:rPr>
        <w:t>et al.</w:t>
      </w:r>
      <w:r w:rsidRPr="00155AFE">
        <w:rPr>
          <w:lang w:val="it-IT"/>
        </w:rPr>
        <w:t xml:space="preserve"> </w:t>
      </w:r>
      <w:r w:rsidRPr="00155AFE">
        <w:t xml:space="preserve">(2024). Combined stress of an insecticide and heatwaves or elevated temperature induce community and food web effects in a Mediterranean freshwater ecosystem. </w:t>
      </w:r>
      <w:r w:rsidRPr="00155AFE">
        <w:rPr>
          <w:i/>
          <w:iCs/>
        </w:rPr>
        <w:t>Water Research</w:t>
      </w:r>
      <w:r w:rsidRPr="00155AFE">
        <w:t>, 260, 121903.</w:t>
      </w:r>
    </w:p>
    <w:p w14:paraId="59B73021" w14:textId="77777777" w:rsidR="00155AFE" w:rsidRPr="00155AFE" w:rsidRDefault="00155AFE" w:rsidP="00155AFE">
      <w:pPr>
        <w:pStyle w:val="Bibliography"/>
      </w:pPr>
      <w:r w:rsidRPr="00155AFE">
        <w:lastRenderedPageBreak/>
        <w:t xml:space="preserve">Hillebrand, H., </w:t>
      </w:r>
      <w:proofErr w:type="spellStart"/>
      <w:r w:rsidRPr="00155AFE">
        <w:t>Dürselen</w:t>
      </w:r>
      <w:proofErr w:type="spellEnd"/>
      <w:r w:rsidRPr="00155AFE">
        <w:t xml:space="preserve">, C.D., </w:t>
      </w:r>
      <w:proofErr w:type="spellStart"/>
      <w:r w:rsidRPr="00155AFE">
        <w:t>Kirschtel</w:t>
      </w:r>
      <w:proofErr w:type="spellEnd"/>
      <w:r w:rsidRPr="00155AFE">
        <w:t xml:space="preserve">, D., </w:t>
      </w:r>
      <w:proofErr w:type="spellStart"/>
      <w:r w:rsidRPr="00155AFE">
        <w:t>Pollingher</w:t>
      </w:r>
      <w:proofErr w:type="spellEnd"/>
      <w:r w:rsidRPr="00155AFE">
        <w:t xml:space="preserve">, U. &amp; </w:t>
      </w:r>
      <w:proofErr w:type="spellStart"/>
      <w:r w:rsidRPr="00155AFE">
        <w:t>Zohary</w:t>
      </w:r>
      <w:proofErr w:type="spellEnd"/>
      <w:r w:rsidRPr="00155AFE">
        <w:t xml:space="preserve">, T. (1999). Biovolume calculation for pelagic and benthic microalgae. </w:t>
      </w:r>
      <w:r w:rsidRPr="00155AFE">
        <w:rPr>
          <w:i/>
          <w:iCs/>
        </w:rPr>
        <w:t>Journal of Phycology</w:t>
      </w:r>
      <w:r w:rsidRPr="00155AFE">
        <w:t>, 35.</w:t>
      </w:r>
    </w:p>
    <w:p w14:paraId="63BE50F5" w14:textId="77777777" w:rsidR="00155AFE" w:rsidRPr="00155AFE" w:rsidRDefault="00155AFE" w:rsidP="00155AFE">
      <w:pPr>
        <w:pStyle w:val="Bibliography"/>
      </w:pPr>
      <w:proofErr w:type="spellStart"/>
      <w:r w:rsidRPr="00155AFE">
        <w:t>Holling</w:t>
      </w:r>
      <w:proofErr w:type="spellEnd"/>
      <w:r w:rsidRPr="00155AFE">
        <w:t>, C.S. (1973). RESILIENCE AND S1i\BILI1-’</w:t>
      </w:r>
      <w:proofErr w:type="gramStart"/>
      <w:r w:rsidRPr="00155AFE">
        <w:t>Y .</w:t>
      </w:r>
      <w:proofErr w:type="gramEnd"/>
      <w:r w:rsidRPr="00155AFE">
        <w:t xml:space="preserve">:. 4050 OF ECOLOGICAL SYS1-’EMS. </w:t>
      </w:r>
      <w:proofErr w:type="spellStart"/>
      <w:r w:rsidRPr="00155AFE">
        <w:rPr>
          <w:i/>
          <w:iCs/>
        </w:rPr>
        <w:t>Annu.Rev.Ecol.Syst</w:t>
      </w:r>
      <w:proofErr w:type="spellEnd"/>
      <w:r w:rsidRPr="00155AFE">
        <w:rPr>
          <w:i/>
          <w:iCs/>
        </w:rPr>
        <w:t>.</w:t>
      </w:r>
      <w:r w:rsidRPr="00155AFE">
        <w:t>, 4, 1–23.</w:t>
      </w:r>
    </w:p>
    <w:p w14:paraId="1734A138" w14:textId="77777777" w:rsidR="00155AFE" w:rsidRPr="00155AFE" w:rsidRDefault="00155AFE" w:rsidP="00155AFE">
      <w:pPr>
        <w:pStyle w:val="Bibliography"/>
      </w:pPr>
      <w:r w:rsidRPr="00155AFE">
        <w:t xml:space="preserve">Intergovernmental Panel on Climate Change (IPCC). (2023). </w:t>
      </w:r>
      <w:r w:rsidRPr="00155AFE">
        <w:rPr>
          <w:i/>
          <w:iCs/>
        </w:rPr>
        <w:t>Climate Change 2022 – Impacts, Adaptation and Vulnerability: Working Group II Contribution to the Sixth Assessment Report of the Intergovernmental Panel on Climate Change</w:t>
      </w:r>
      <w:r w:rsidRPr="00155AFE">
        <w:t>. Cambridge University Press, Cambridge.</w:t>
      </w:r>
    </w:p>
    <w:p w14:paraId="5919AF7E" w14:textId="77777777" w:rsidR="00155AFE" w:rsidRPr="00155AFE" w:rsidRDefault="00155AFE" w:rsidP="00155AFE">
      <w:pPr>
        <w:pStyle w:val="Bibliography"/>
      </w:pPr>
      <w:r w:rsidRPr="00155AFE">
        <w:t xml:space="preserve">Lenth, R.V., </w:t>
      </w:r>
      <w:proofErr w:type="spellStart"/>
      <w:r w:rsidRPr="00155AFE">
        <w:t>Bolker</w:t>
      </w:r>
      <w:proofErr w:type="spellEnd"/>
      <w:r w:rsidRPr="00155AFE">
        <w:t xml:space="preserve">, B., </w:t>
      </w:r>
      <w:proofErr w:type="spellStart"/>
      <w:r w:rsidRPr="00155AFE">
        <w:t>Buerkner</w:t>
      </w:r>
      <w:proofErr w:type="spellEnd"/>
      <w:r w:rsidRPr="00155AFE">
        <w:t xml:space="preserve">, P., </w:t>
      </w:r>
      <w:proofErr w:type="spellStart"/>
      <w:r w:rsidRPr="00155AFE">
        <w:t>Giné</w:t>
      </w:r>
      <w:proofErr w:type="spellEnd"/>
      <w:r w:rsidRPr="00155AFE">
        <w:t xml:space="preserve">-Vázquez, I., Herve, M., Jung, M., </w:t>
      </w:r>
      <w:r w:rsidRPr="00155AFE">
        <w:rPr>
          <w:i/>
          <w:iCs/>
        </w:rPr>
        <w:t>et al.</w:t>
      </w:r>
      <w:r w:rsidRPr="00155AFE">
        <w:t xml:space="preserve"> (2024). </w:t>
      </w:r>
      <w:proofErr w:type="spellStart"/>
      <w:r w:rsidRPr="00155AFE">
        <w:t>emmeans</w:t>
      </w:r>
      <w:proofErr w:type="spellEnd"/>
      <w:r w:rsidRPr="00155AFE">
        <w:t>: Estimated Marginal Means, aka Least-Squares Means.</w:t>
      </w:r>
    </w:p>
    <w:p w14:paraId="496E5FEC" w14:textId="77777777" w:rsidR="00155AFE" w:rsidRPr="00155AFE" w:rsidRDefault="00155AFE" w:rsidP="00155AFE">
      <w:pPr>
        <w:pStyle w:val="Bibliography"/>
        <w:rPr>
          <w:lang w:val="de-CH"/>
        </w:rPr>
      </w:pPr>
      <w:proofErr w:type="spellStart"/>
      <w:r w:rsidRPr="00155AFE">
        <w:t>Lüdecke</w:t>
      </w:r>
      <w:proofErr w:type="spellEnd"/>
      <w:r w:rsidRPr="00155AFE">
        <w:t xml:space="preserve">, D., Makowski, D. &amp; Waggoner, P. (2020). performance: Assessment of Regression Models Performance. </w:t>
      </w:r>
      <w:r w:rsidRPr="00155AFE">
        <w:rPr>
          <w:lang w:val="de-CH"/>
        </w:rPr>
        <w:t xml:space="preserve">R </w:t>
      </w:r>
      <w:proofErr w:type="spellStart"/>
      <w:r w:rsidRPr="00155AFE">
        <w:rPr>
          <w:lang w:val="de-CH"/>
        </w:rPr>
        <w:t>package</w:t>
      </w:r>
      <w:proofErr w:type="spellEnd"/>
      <w:r w:rsidRPr="00155AFE">
        <w:rPr>
          <w:lang w:val="de-CH"/>
        </w:rPr>
        <w:t xml:space="preserve"> </w:t>
      </w:r>
      <w:proofErr w:type="spellStart"/>
      <w:r w:rsidRPr="00155AFE">
        <w:rPr>
          <w:lang w:val="de-CH"/>
        </w:rPr>
        <w:t>version</w:t>
      </w:r>
      <w:proofErr w:type="spellEnd"/>
      <w:r w:rsidRPr="00155AFE">
        <w:rPr>
          <w:lang w:val="de-CH"/>
        </w:rPr>
        <w:t xml:space="preserve"> 0.4.4. https://CRAN.R-project.org/package=performance. </w:t>
      </w:r>
      <w:r w:rsidRPr="00155AFE">
        <w:rPr>
          <w:i/>
          <w:iCs/>
          <w:lang w:val="de-CH"/>
        </w:rPr>
        <w:t>CRAN.R</w:t>
      </w:r>
      <w:r w:rsidRPr="00155AFE">
        <w:rPr>
          <w:lang w:val="de-CH"/>
        </w:rPr>
        <w:t>.</w:t>
      </w:r>
    </w:p>
    <w:p w14:paraId="2A62B0D6" w14:textId="77777777" w:rsidR="00155AFE" w:rsidRPr="00155AFE" w:rsidRDefault="00155AFE" w:rsidP="00155AFE">
      <w:pPr>
        <w:pStyle w:val="Bibliography"/>
      </w:pPr>
      <w:r w:rsidRPr="00155AFE">
        <w:rPr>
          <w:lang w:val="de-CH"/>
        </w:rPr>
        <w:t xml:space="preserve">Meunier, Z.D., Hacker, S.D. &amp; Menge, B.A. (2024). </w:t>
      </w:r>
      <w:r w:rsidRPr="00155AFE">
        <w:t xml:space="preserve">Regime shifts in rocky intertidal communities associated with a marine heatwave and disease outbreak. </w:t>
      </w:r>
      <w:r w:rsidRPr="00155AFE">
        <w:rPr>
          <w:i/>
          <w:iCs/>
        </w:rPr>
        <w:t xml:space="preserve">Nat </w:t>
      </w:r>
      <w:proofErr w:type="spellStart"/>
      <w:r w:rsidRPr="00155AFE">
        <w:rPr>
          <w:i/>
          <w:iCs/>
        </w:rPr>
        <w:t>Ecol</w:t>
      </w:r>
      <w:proofErr w:type="spellEnd"/>
      <w:r w:rsidRPr="00155AFE">
        <w:rPr>
          <w:i/>
          <w:iCs/>
        </w:rPr>
        <w:t xml:space="preserve"> </w:t>
      </w:r>
      <w:proofErr w:type="spellStart"/>
      <w:r w:rsidRPr="00155AFE">
        <w:rPr>
          <w:i/>
          <w:iCs/>
        </w:rPr>
        <w:t>Evol</w:t>
      </w:r>
      <w:proofErr w:type="spellEnd"/>
      <w:r w:rsidRPr="00155AFE">
        <w:t>, 1–13.</w:t>
      </w:r>
    </w:p>
    <w:p w14:paraId="2726BBE3" w14:textId="77777777" w:rsidR="00155AFE" w:rsidRPr="00155AFE" w:rsidRDefault="00155AFE" w:rsidP="00155AFE">
      <w:pPr>
        <w:pStyle w:val="Bibliography"/>
      </w:pPr>
      <w:proofErr w:type="spellStart"/>
      <w:r w:rsidRPr="00155AFE">
        <w:t>Mouthon</w:t>
      </w:r>
      <w:proofErr w:type="spellEnd"/>
      <w:r w:rsidRPr="00155AFE">
        <w:t xml:space="preserve">, J. &amp; </w:t>
      </w:r>
      <w:proofErr w:type="spellStart"/>
      <w:r w:rsidRPr="00155AFE">
        <w:t>Daufresne</w:t>
      </w:r>
      <w:proofErr w:type="spellEnd"/>
      <w:r w:rsidRPr="00155AFE">
        <w:t xml:space="preserve">, M. (2006). Effects of the 2003 heatwave and climatic warming on mollusc communities of the </w:t>
      </w:r>
      <w:proofErr w:type="spellStart"/>
      <w:r w:rsidRPr="00155AFE">
        <w:t>Saône</w:t>
      </w:r>
      <w:proofErr w:type="spellEnd"/>
      <w:r w:rsidRPr="00155AFE">
        <w:t xml:space="preserve">: A large lowland river and of its two main tributaries (France). </w:t>
      </w:r>
      <w:r w:rsidRPr="00155AFE">
        <w:rPr>
          <w:i/>
          <w:iCs/>
        </w:rPr>
        <w:t>Global Change Biology</w:t>
      </w:r>
      <w:r w:rsidRPr="00155AFE">
        <w:t>, 12, 441–449.</w:t>
      </w:r>
    </w:p>
    <w:p w14:paraId="1402CB82" w14:textId="77777777" w:rsidR="00155AFE" w:rsidRPr="00155AFE" w:rsidRDefault="00155AFE" w:rsidP="00155AFE">
      <w:pPr>
        <w:pStyle w:val="Bibliography"/>
      </w:pPr>
      <w:r w:rsidRPr="00155AFE">
        <w:t xml:space="preserve">van Nes, E.H. &amp; </w:t>
      </w:r>
      <w:proofErr w:type="spellStart"/>
      <w:r w:rsidRPr="00155AFE">
        <w:t>Scheffer</w:t>
      </w:r>
      <w:proofErr w:type="spellEnd"/>
      <w:r w:rsidRPr="00155AFE">
        <w:t xml:space="preserve">, M. (2007). Slow Recovery from Perturbations as a Generic Indicator of a Nearby Catastrophic Shift. </w:t>
      </w:r>
      <w:r w:rsidRPr="00155AFE">
        <w:rPr>
          <w:i/>
          <w:iCs/>
        </w:rPr>
        <w:t>The American Naturalist</w:t>
      </w:r>
      <w:r w:rsidRPr="00155AFE">
        <w:t>, 169, 738–747.</w:t>
      </w:r>
    </w:p>
    <w:p w14:paraId="4A45FE1C" w14:textId="77777777" w:rsidR="00155AFE" w:rsidRPr="00155AFE" w:rsidRDefault="00155AFE" w:rsidP="00155AFE">
      <w:pPr>
        <w:pStyle w:val="Bibliography"/>
      </w:pPr>
      <w:r w:rsidRPr="00155AFE">
        <w:t xml:space="preserve">Oksanen, J., Blanchet, F.G., Friendly, M., </w:t>
      </w:r>
      <w:proofErr w:type="spellStart"/>
      <w:r w:rsidRPr="00155AFE">
        <w:t>Kindt</w:t>
      </w:r>
      <w:proofErr w:type="spellEnd"/>
      <w:r w:rsidRPr="00155AFE">
        <w:t xml:space="preserve">, R., Legendre, P., </w:t>
      </w:r>
      <w:proofErr w:type="spellStart"/>
      <w:r w:rsidRPr="00155AFE">
        <w:t>Mcglinn</w:t>
      </w:r>
      <w:proofErr w:type="spellEnd"/>
      <w:r w:rsidRPr="00155AFE">
        <w:t xml:space="preserve">, D., </w:t>
      </w:r>
      <w:r w:rsidRPr="00155AFE">
        <w:rPr>
          <w:i/>
          <w:iCs/>
        </w:rPr>
        <w:t>et al.</w:t>
      </w:r>
      <w:r w:rsidRPr="00155AFE">
        <w:t xml:space="preserve"> (2019). vegan: Community Ecology Package. R package version 2.4-2. </w:t>
      </w:r>
      <w:r w:rsidRPr="00155AFE">
        <w:rPr>
          <w:i/>
          <w:iCs/>
        </w:rPr>
        <w:t>Community ecology package</w:t>
      </w:r>
      <w:r w:rsidRPr="00155AFE">
        <w:t>, 2.5-6.</w:t>
      </w:r>
    </w:p>
    <w:p w14:paraId="7A3267BD" w14:textId="77777777" w:rsidR="00155AFE" w:rsidRPr="00155AFE" w:rsidRDefault="00155AFE" w:rsidP="00155AFE">
      <w:pPr>
        <w:pStyle w:val="Bibliography"/>
      </w:pPr>
      <w:r w:rsidRPr="00155AFE">
        <w:t xml:space="preserve">Perkins, S.E., Alexander, L.V. &amp; Nairn, J.R. (2012). Increasing frequency, intensity and duration of observed global heatwaves and warm spells. </w:t>
      </w:r>
      <w:r w:rsidRPr="00155AFE">
        <w:rPr>
          <w:i/>
          <w:iCs/>
        </w:rPr>
        <w:t>Geophysical Research Letters</w:t>
      </w:r>
      <w:r w:rsidRPr="00155AFE">
        <w:t>, 39, 1–5.</w:t>
      </w:r>
    </w:p>
    <w:p w14:paraId="7AC2A941" w14:textId="77777777" w:rsidR="00155AFE" w:rsidRPr="00155AFE" w:rsidRDefault="00155AFE" w:rsidP="00155AFE">
      <w:pPr>
        <w:pStyle w:val="Bibliography"/>
        <w:rPr>
          <w:lang w:val="it-IT"/>
        </w:rPr>
      </w:pPr>
      <w:r w:rsidRPr="00155AFE">
        <w:t xml:space="preserve">Polazzo, F., Hermann, M., </w:t>
      </w:r>
      <w:proofErr w:type="spellStart"/>
      <w:r w:rsidRPr="00155AFE">
        <w:t>Crettaz-Minaglia</w:t>
      </w:r>
      <w:proofErr w:type="spellEnd"/>
      <w:r w:rsidRPr="00155AFE">
        <w:t xml:space="preserve">, M. &amp; Rico, A. (2023). Impacts of extreme climatic events on trophic network complexity and multidimensional stability. </w:t>
      </w:r>
      <w:proofErr w:type="spellStart"/>
      <w:r w:rsidRPr="00155AFE">
        <w:rPr>
          <w:i/>
          <w:iCs/>
          <w:lang w:val="it-IT"/>
        </w:rPr>
        <w:t>Ecology</w:t>
      </w:r>
      <w:proofErr w:type="spellEnd"/>
      <w:r w:rsidRPr="00155AFE">
        <w:rPr>
          <w:lang w:val="it-IT"/>
        </w:rPr>
        <w:t>, 104, e3951.</w:t>
      </w:r>
    </w:p>
    <w:p w14:paraId="18E41C86" w14:textId="77777777" w:rsidR="00155AFE" w:rsidRPr="00155AFE" w:rsidRDefault="00155AFE" w:rsidP="00155AFE">
      <w:pPr>
        <w:pStyle w:val="Bibliography"/>
      </w:pPr>
      <w:r w:rsidRPr="00155AFE">
        <w:rPr>
          <w:lang w:val="it-IT"/>
        </w:rPr>
        <w:t>Polazzo, F., Roth, S.K., Hermann, M., Mangold-</w:t>
      </w:r>
      <w:proofErr w:type="spellStart"/>
      <w:r w:rsidRPr="00155AFE">
        <w:rPr>
          <w:lang w:val="it-IT"/>
        </w:rPr>
        <w:t>Döring</w:t>
      </w:r>
      <w:proofErr w:type="spellEnd"/>
      <w:r w:rsidRPr="00155AFE">
        <w:rPr>
          <w:lang w:val="it-IT"/>
        </w:rPr>
        <w:t xml:space="preserve">, A., Rico, A., Sobek, A., </w:t>
      </w:r>
      <w:r w:rsidRPr="00155AFE">
        <w:rPr>
          <w:i/>
          <w:iCs/>
          <w:lang w:val="it-IT"/>
        </w:rPr>
        <w:t>et al.</w:t>
      </w:r>
      <w:r w:rsidRPr="00155AFE">
        <w:rPr>
          <w:lang w:val="it-IT"/>
        </w:rPr>
        <w:t xml:space="preserve"> </w:t>
      </w:r>
      <w:r w:rsidRPr="00155AFE">
        <w:t xml:space="preserve">(2022). Combined effects of heatwaves and micropollutants on freshwater ecosystems: Towards an integrated assessment of extreme events in multiple stressors research. </w:t>
      </w:r>
      <w:r w:rsidRPr="00155AFE">
        <w:rPr>
          <w:i/>
          <w:iCs/>
        </w:rPr>
        <w:t>Global Change Biology</w:t>
      </w:r>
      <w:r w:rsidRPr="00155AFE">
        <w:t>, 28, 1248–1267.</w:t>
      </w:r>
    </w:p>
    <w:p w14:paraId="0227088A" w14:textId="77777777" w:rsidR="00155AFE" w:rsidRPr="00155AFE" w:rsidRDefault="00155AFE" w:rsidP="00155AFE">
      <w:pPr>
        <w:pStyle w:val="Bibliography"/>
      </w:pPr>
      <w:r w:rsidRPr="00155AFE">
        <w:t xml:space="preserve">R Core Team. (2022). </w:t>
      </w:r>
      <w:r w:rsidRPr="00155AFE">
        <w:rPr>
          <w:i/>
          <w:iCs/>
        </w:rPr>
        <w:t>R: A Language and Environment for Statistical Computing</w:t>
      </w:r>
      <w:r w:rsidRPr="00155AFE">
        <w:t>. R Foundation for Statistical Computing, Vienna, Austria.</w:t>
      </w:r>
    </w:p>
    <w:p w14:paraId="2E7F5107" w14:textId="77777777" w:rsidR="00155AFE" w:rsidRPr="00155AFE" w:rsidRDefault="00155AFE" w:rsidP="00155AFE">
      <w:pPr>
        <w:pStyle w:val="Bibliography"/>
        <w:rPr>
          <w:lang w:val="de-CH"/>
        </w:rPr>
      </w:pPr>
      <w:r w:rsidRPr="00155AFE">
        <w:t xml:space="preserve">Renard, D. &amp; Tilman, D. (2019). National food production stabilized by crop diversity. </w:t>
      </w:r>
      <w:r w:rsidRPr="00155AFE">
        <w:rPr>
          <w:i/>
          <w:iCs/>
          <w:lang w:val="de-CH"/>
        </w:rPr>
        <w:t>Nature</w:t>
      </w:r>
      <w:r w:rsidRPr="00155AFE">
        <w:rPr>
          <w:lang w:val="de-CH"/>
        </w:rPr>
        <w:t>, 571, 257–260.</w:t>
      </w:r>
    </w:p>
    <w:p w14:paraId="65544A8A" w14:textId="77777777" w:rsidR="00155AFE" w:rsidRPr="00155AFE" w:rsidRDefault="00155AFE" w:rsidP="00155AFE">
      <w:pPr>
        <w:pStyle w:val="Bibliography"/>
        <w:rPr>
          <w:lang w:val="de-CH"/>
        </w:rPr>
      </w:pPr>
      <w:proofErr w:type="spellStart"/>
      <w:r w:rsidRPr="00155AFE">
        <w:rPr>
          <w:lang w:val="de-CH"/>
        </w:rPr>
        <w:t>Rietkerk</w:t>
      </w:r>
      <w:proofErr w:type="spellEnd"/>
      <w:r w:rsidRPr="00155AFE">
        <w:rPr>
          <w:lang w:val="de-CH"/>
        </w:rPr>
        <w:t xml:space="preserve">, M., </w:t>
      </w:r>
      <w:proofErr w:type="spellStart"/>
      <w:r w:rsidRPr="00155AFE">
        <w:rPr>
          <w:lang w:val="de-CH"/>
        </w:rPr>
        <w:t>Ketner</w:t>
      </w:r>
      <w:proofErr w:type="spellEnd"/>
      <w:r w:rsidRPr="00155AFE">
        <w:rPr>
          <w:lang w:val="de-CH"/>
        </w:rPr>
        <w:t xml:space="preserve">, P., </w:t>
      </w:r>
      <w:proofErr w:type="spellStart"/>
      <w:r w:rsidRPr="00155AFE">
        <w:rPr>
          <w:lang w:val="de-CH"/>
        </w:rPr>
        <w:t>Stroosnijder</w:t>
      </w:r>
      <w:proofErr w:type="spellEnd"/>
      <w:r w:rsidRPr="00155AFE">
        <w:rPr>
          <w:lang w:val="de-CH"/>
        </w:rPr>
        <w:t xml:space="preserve">, L. &amp; Prins, H.H.T. (1996). </w:t>
      </w:r>
      <w:proofErr w:type="spellStart"/>
      <w:r w:rsidRPr="00155AFE">
        <w:rPr>
          <w:lang w:val="de-CH"/>
        </w:rPr>
        <w:t>Sahelian</w:t>
      </w:r>
      <w:proofErr w:type="spellEnd"/>
      <w:r w:rsidRPr="00155AFE">
        <w:rPr>
          <w:lang w:val="de-CH"/>
        </w:rPr>
        <w:t xml:space="preserve"> </w:t>
      </w:r>
      <w:proofErr w:type="spellStart"/>
      <w:r w:rsidRPr="00155AFE">
        <w:rPr>
          <w:lang w:val="de-CH"/>
        </w:rPr>
        <w:t>rangeland</w:t>
      </w:r>
      <w:proofErr w:type="spellEnd"/>
      <w:r w:rsidRPr="00155AFE">
        <w:rPr>
          <w:lang w:val="de-CH"/>
        </w:rPr>
        <w:t xml:space="preserve"> </w:t>
      </w:r>
      <w:proofErr w:type="spellStart"/>
      <w:r w:rsidRPr="00155AFE">
        <w:rPr>
          <w:lang w:val="de-CH"/>
        </w:rPr>
        <w:t>development</w:t>
      </w:r>
      <w:proofErr w:type="spellEnd"/>
      <w:r w:rsidRPr="00155AFE">
        <w:rPr>
          <w:lang w:val="de-CH"/>
        </w:rPr>
        <w:t xml:space="preserve">; a </w:t>
      </w:r>
      <w:proofErr w:type="spellStart"/>
      <w:r w:rsidRPr="00155AFE">
        <w:rPr>
          <w:lang w:val="de-CH"/>
        </w:rPr>
        <w:t>catastrophe</w:t>
      </w:r>
      <w:proofErr w:type="spellEnd"/>
      <w:r w:rsidRPr="00155AFE">
        <w:rPr>
          <w:lang w:val="de-CH"/>
        </w:rPr>
        <w:t xml:space="preserve">? </w:t>
      </w:r>
      <w:r w:rsidRPr="00155AFE">
        <w:rPr>
          <w:i/>
          <w:iCs/>
          <w:lang w:val="de-CH"/>
        </w:rPr>
        <w:t>49</w:t>
      </w:r>
      <w:r w:rsidRPr="00155AFE">
        <w:rPr>
          <w:lang w:val="de-CH"/>
        </w:rPr>
        <w:t>.</w:t>
      </w:r>
    </w:p>
    <w:p w14:paraId="6DBC8E89" w14:textId="77777777" w:rsidR="00155AFE" w:rsidRPr="00155AFE" w:rsidRDefault="00155AFE" w:rsidP="00155AFE">
      <w:pPr>
        <w:pStyle w:val="Bibliography"/>
      </w:pPr>
      <w:r w:rsidRPr="00155AFE">
        <w:rPr>
          <w:lang w:val="de-CH"/>
        </w:rPr>
        <w:t xml:space="preserve">Ross, S.R.P. </w:t>
      </w:r>
      <w:r w:rsidRPr="00155AFE">
        <w:rPr>
          <w:rFonts w:ascii="Cambria Math" w:hAnsi="Cambria Math" w:cs="Cambria Math"/>
          <w:lang w:val="de-CH"/>
        </w:rPr>
        <w:t>‐</w:t>
      </w:r>
      <w:r w:rsidRPr="00155AFE">
        <w:rPr>
          <w:lang w:val="de-CH"/>
        </w:rPr>
        <w:t xml:space="preserve">J., García Molinos, J., </w:t>
      </w:r>
      <w:proofErr w:type="spellStart"/>
      <w:r w:rsidRPr="00155AFE">
        <w:rPr>
          <w:lang w:val="de-CH"/>
        </w:rPr>
        <w:t>Okuda</w:t>
      </w:r>
      <w:proofErr w:type="spellEnd"/>
      <w:r w:rsidRPr="00155AFE">
        <w:rPr>
          <w:lang w:val="de-CH"/>
        </w:rPr>
        <w:t xml:space="preserve">, A., Johnstone, J., </w:t>
      </w:r>
      <w:proofErr w:type="spellStart"/>
      <w:r w:rsidRPr="00155AFE">
        <w:rPr>
          <w:lang w:val="de-CH"/>
        </w:rPr>
        <w:t>Atsumi</w:t>
      </w:r>
      <w:proofErr w:type="spellEnd"/>
      <w:r w:rsidRPr="00155AFE">
        <w:rPr>
          <w:lang w:val="de-CH"/>
        </w:rPr>
        <w:t xml:space="preserve">, K., </w:t>
      </w:r>
      <w:proofErr w:type="spellStart"/>
      <w:r w:rsidRPr="00155AFE">
        <w:rPr>
          <w:lang w:val="de-CH"/>
        </w:rPr>
        <w:t>Futamura</w:t>
      </w:r>
      <w:proofErr w:type="spellEnd"/>
      <w:r w:rsidRPr="00155AFE">
        <w:rPr>
          <w:lang w:val="de-CH"/>
        </w:rPr>
        <w:t xml:space="preserve">, R., </w:t>
      </w:r>
      <w:r w:rsidRPr="00155AFE">
        <w:rPr>
          <w:i/>
          <w:iCs/>
          <w:lang w:val="de-CH"/>
        </w:rPr>
        <w:t>et al.</w:t>
      </w:r>
      <w:r w:rsidRPr="00155AFE">
        <w:rPr>
          <w:lang w:val="de-CH"/>
        </w:rPr>
        <w:t xml:space="preserve"> </w:t>
      </w:r>
      <w:r w:rsidRPr="00155AFE">
        <w:t xml:space="preserve">(2021). Predators mitigate the destabilising effects of heatwaves on multitrophic stream communities. </w:t>
      </w:r>
      <w:r w:rsidRPr="00155AFE">
        <w:rPr>
          <w:i/>
          <w:iCs/>
        </w:rPr>
        <w:t>Global Change Biology</w:t>
      </w:r>
      <w:r w:rsidRPr="00155AFE">
        <w:t>, 1–14.</w:t>
      </w:r>
    </w:p>
    <w:p w14:paraId="75B50804" w14:textId="77777777" w:rsidR="00155AFE" w:rsidRPr="00155AFE" w:rsidRDefault="00155AFE" w:rsidP="00155AFE">
      <w:pPr>
        <w:pStyle w:val="Bibliography"/>
      </w:pPr>
      <w:proofErr w:type="spellStart"/>
      <w:r w:rsidRPr="00155AFE">
        <w:t>Samani</w:t>
      </w:r>
      <w:proofErr w:type="spellEnd"/>
      <w:r w:rsidRPr="00155AFE">
        <w:t xml:space="preserve">, P. &amp; Bell, G. (2010). Adaptation of experimental yeast populations to stressful conditions in relation to population size. </w:t>
      </w:r>
      <w:r w:rsidRPr="00155AFE">
        <w:rPr>
          <w:i/>
          <w:iCs/>
        </w:rPr>
        <w:t>Journal of Evolutionary Biology</w:t>
      </w:r>
      <w:r w:rsidRPr="00155AFE">
        <w:t>, 23, 791–796.</w:t>
      </w:r>
    </w:p>
    <w:p w14:paraId="3D01712C" w14:textId="77777777" w:rsidR="00155AFE" w:rsidRPr="00155AFE" w:rsidRDefault="00155AFE" w:rsidP="00155AFE">
      <w:pPr>
        <w:pStyle w:val="Bibliography"/>
      </w:pPr>
      <w:proofErr w:type="spellStart"/>
      <w:r w:rsidRPr="00155AFE">
        <w:lastRenderedPageBreak/>
        <w:t>Scheffer</w:t>
      </w:r>
      <w:proofErr w:type="spellEnd"/>
      <w:r w:rsidRPr="00155AFE">
        <w:t xml:space="preserve">, M. (2009). </w:t>
      </w:r>
      <w:r w:rsidRPr="00155AFE">
        <w:rPr>
          <w:i/>
          <w:iCs/>
        </w:rPr>
        <w:t>Critical Transitions in Nature and Society</w:t>
      </w:r>
      <w:r w:rsidRPr="00155AFE">
        <w:t>. Princeton University Press.</w:t>
      </w:r>
    </w:p>
    <w:p w14:paraId="7B5F783A" w14:textId="77777777" w:rsidR="00155AFE" w:rsidRPr="00155AFE" w:rsidRDefault="00155AFE" w:rsidP="00155AFE">
      <w:pPr>
        <w:pStyle w:val="Bibliography"/>
      </w:pPr>
      <w:proofErr w:type="spellStart"/>
      <w:r w:rsidRPr="00155AFE">
        <w:t>Scheffer</w:t>
      </w:r>
      <w:proofErr w:type="spellEnd"/>
      <w:r w:rsidRPr="00155AFE">
        <w:t xml:space="preserve">, M., Carpenter, S., Foley, J.A., Folke, C. &amp; Walker, B. (2001). Catastrophic shifts in ecosystems. </w:t>
      </w:r>
      <w:r w:rsidRPr="00155AFE">
        <w:rPr>
          <w:i/>
          <w:iCs/>
        </w:rPr>
        <w:t>Nature</w:t>
      </w:r>
      <w:r w:rsidRPr="00155AFE">
        <w:t>, 413, 591–596.</w:t>
      </w:r>
    </w:p>
    <w:p w14:paraId="189441B5" w14:textId="77777777" w:rsidR="00155AFE" w:rsidRPr="00155AFE" w:rsidRDefault="00155AFE" w:rsidP="00155AFE">
      <w:pPr>
        <w:pStyle w:val="Bibliography"/>
      </w:pPr>
      <w:proofErr w:type="spellStart"/>
      <w:r w:rsidRPr="00155AFE">
        <w:t>Scheffer</w:t>
      </w:r>
      <w:proofErr w:type="spellEnd"/>
      <w:r w:rsidRPr="00155AFE">
        <w:t xml:space="preserve">, M. &amp; Carpenter, S.R. (2003). Catastrophic regime shifts in ecosystems: linking theory to observation. </w:t>
      </w:r>
      <w:r w:rsidRPr="00155AFE">
        <w:rPr>
          <w:i/>
          <w:iCs/>
        </w:rPr>
        <w:t>Trends in Ecology &amp; Evolution</w:t>
      </w:r>
      <w:r w:rsidRPr="00155AFE">
        <w:t>, 18, 648–656.</w:t>
      </w:r>
    </w:p>
    <w:p w14:paraId="0AA98151" w14:textId="77777777" w:rsidR="00155AFE" w:rsidRPr="00155AFE" w:rsidRDefault="00155AFE" w:rsidP="00155AFE">
      <w:pPr>
        <w:pStyle w:val="Bibliography"/>
      </w:pPr>
      <w:r w:rsidRPr="00155AFE">
        <w:t xml:space="preserve">Schneider, C.A., </w:t>
      </w:r>
      <w:proofErr w:type="spellStart"/>
      <w:r w:rsidRPr="00155AFE">
        <w:t>Rasband</w:t>
      </w:r>
      <w:proofErr w:type="spellEnd"/>
      <w:r w:rsidRPr="00155AFE">
        <w:t xml:space="preserve">, W.S. &amp; </w:t>
      </w:r>
      <w:proofErr w:type="spellStart"/>
      <w:r w:rsidRPr="00155AFE">
        <w:t>Eliceiri</w:t>
      </w:r>
      <w:proofErr w:type="spellEnd"/>
      <w:r w:rsidRPr="00155AFE">
        <w:t xml:space="preserve">, K.W. (2012). NIH Image to ImageJ: 25 years of image analysis. </w:t>
      </w:r>
      <w:r w:rsidRPr="00155AFE">
        <w:rPr>
          <w:i/>
          <w:iCs/>
        </w:rPr>
        <w:t>Nature Methods</w:t>
      </w:r>
      <w:r w:rsidRPr="00155AFE">
        <w:t>, 9.</w:t>
      </w:r>
    </w:p>
    <w:p w14:paraId="23D2BB9F" w14:textId="77777777" w:rsidR="00155AFE" w:rsidRPr="00155AFE" w:rsidRDefault="00155AFE" w:rsidP="00155AFE">
      <w:pPr>
        <w:pStyle w:val="Bibliography"/>
      </w:pPr>
      <w:proofErr w:type="spellStart"/>
      <w:r w:rsidRPr="00155AFE">
        <w:t>Strogatz</w:t>
      </w:r>
      <w:proofErr w:type="spellEnd"/>
      <w:r w:rsidRPr="00155AFE">
        <w:t xml:space="preserve">, S.H. (2019). </w:t>
      </w:r>
      <w:r w:rsidRPr="00155AFE">
        <w:rPr>
          <w:i/>
          <w:iCs/>
        </w:rPr>
        <w:t>Nonlinear Dynamics and Chaos: With Applications to Physics, Biology, Chemistry, and Engineering</w:t>
      </w:r>
      <w:r w:rsidRPr="00155AFE">
        <w:t xml:space="preserve">. 2nd </w:t>
      </w:r>
      <w:proofErr w:type="spellStart"/>
      <w:r w:rsidRPr="00155AFE">
        <w:t>edn</w:t>
      </w:r>
      <w:proofErr w:type="spellEnd"/>
      <w:r w:rsidRPr="00155AFE">
        <w:t>. CRC Press, Boca Raton.</w:t>
      </w:r>
    </w:p>
    <w:p w14:paraId="66748944" w14:textId="77777777" w:rsidR="00155AFE" w:rsidRPr="00155AFE" w:rsidRDefault="00155AFE" w:rsidP="00155AFE">
      <w:pPr>
        <w:pStyle w:val="Bibliography"/>
      </w:pPr>
      <w:r w:rsidRPr="00155AFE">
        <w:t xml:space="preserve">Sun, J. &amp; Liu, D. (2003). Geometric models for calculating cell biovolume and surface area for phytoplankton. </w:t>
      </w:r>
      <w:r w:rsidRPr="00155AFE">
        <w:rPr>
          <w:i/>
          <w:iCs/>
        </w:rPr>
        <w:t>Journal of Plankton Research</w:t>
      </w:r>
      <w:r w:rsidRPr="00155AFE">
        <w:t>, 25.</w:t>
      </w:r>
    </w:p>
    <w:p w14:paraId="1FC2F2FC" w14:textId="77777777" w:rsidR="00155AFE" w:rsidRPr="00155AFE" w:rsidRDefault="00155AFE" w:rsidP="00155AFE">
      <w:pPr>
        <w:pStyle w:val="Bibliography"/>
      </w:pPr>
      <w:r w:rsidRPr="00155AFE">
        <w:t xml:space="preserve">Turner, M.G., Calder, W.J., Cumming, G.S., Hughes, T.P., Jentsch, A., </w:t>
      </w:r>
      <w:proofErr w:type="spellStart"/>
      <w:r w:rsidRPr="00155AFE">
        <w:t>LaDeau</w:t>
      </w:r>
      <w:proofErr w:type="spellEnd"/>
      <w:r w:rsidRPr="00155AFE">
        <w:t xml:space="preserve">, S.L., </w:t>
      </w:r>
      <w:r w:rsidRPr="00155AFE">
        <w:rPr>
          <w:i/>
          <w:iCs/>
        </w:rPr>
        <w:t>et al.</w:t>
      </w:r>
      <w:r w:rsidRPr="00155AFE">
        <w:t xml:space="preserve"> (2020). Climate change, ecosystems and abrupt change: science priorities. </w:t>
      </w:r>
      <w:r w:rsidRPr="00155AFE">
        <w:rPr>
          <w:i/>
          <w:iCs/>
        </w:rPr>
        <w:t>Philosophical Transactions of the Royal Society B: Biological Sciences</w:t>
      </w:r>
      <w:r w:rsidRPr="00155AFE">
        <w:t>, 375, 20190105.</w:t>
      </w:r>
    </w:p>
    <w:p w14:paraId="14F07C00" w14:textId="77777777" w:rsidR="00155AFE" w:rsidRPr="00155AFE" w:rsidRDefault="00155AFE" w:rsidP="00155AFE">
      <w:pPr>
        <w:pStyle w:val="Bibliography"/>
      </w:pPr>
      <w:proofErr w:type="spellStart"/>
      <w:r w:rsidRPr="00155AFE">
        <w:rPr>
          <w:lang w:val="de-CH"/>
        </w:rPr>
        <w:t>Veraart</w:t>
      </w:r>
      <w:proofErr w:type="spellEnd"/>
      <w:r w:rsidRPr="00155AFE">
        <w:rPr>
          <w:lang w:val="de-CH"/>
        </w:rPr>
        <w:t xml:space="preserve">, A.J., </w:t>
      </w:r>
      <w:proofErr w:type="spellStart"/>
      <w:r w:rsidRPr="00155AFE">
        <w:rPr>
          <w:lang w:val="de-CH"/>
        </w:rPr>
        <w:t>Faassen</w:t>
      </w:r>
      <w:proofErr w:type="spellEnd"/>
      <w:r w:rsidRPr="00155AFE">
        <w:rPr>
          <w:lang w:val="de-CH"/>
        </w:rPr>
        <w:t xml:space="preserve">, E.J., </w:t>
      </w:r>
      <w:proofErr w:type="spellStart"/>
      <w:r w:rsidRPr="00155AFE">
        <w:rPr>
          <w:lang w:val="de-CH"/>
        </w:rPr>
        <w:t>Dakos</w:t>
      </w:r>
      <w:proofErr w:type="spellEnd"/>
      <w:r w:rsidRPr="00155AFE">
        <w:rPr>
          <w:lang w:val="de-CH"/>
        </w:rPr>
        <w:t xml:space="preserve">, V., van Nes, E.H., </w:t>
      </w:r>
      <w:proofErr w:type="spellStart"/>
      <w:r w:rsidRPr="00155AFE">
        <w:rPr>
          <w:lang w:val="de-CH"/>
        </w:rPr>
        <w:t>Lürling</w:t>
      </w:r>
      <w:proofErr w:type="spellEnd"/>
      <w:r w:rsidRPr="00155AFE">
        <w:rPr>
          <w:lang w:val="de-CH"/>
        </w:rPr>
        <w:t xml:space="preserve">, M. &amp; Scheffer, M. (2012). </w:t>
      </w:r>
      <w:r w:rsidRPr="00155AFE">
        <w:t xml:space="preserve">Recovery rates reflect distance to a tipping point in a living system. </w:t>
      </w:r>
      <w:r w:rsidRPr="00155AFE">
        <w:rPr>
          <w:i/>
          <w:iCs/>
        </w:rPr>
        <w:t>Nature</w:t>
      </w:r>
      <w:r w:rsidRPr="00155AFE">
        <w:t>, 481, 357–359.</w:t>
      </w:r>
    </w:p>
    <w:p w14:paraId="68D1C64B" w14:textId="77777777" w:rsidR="00155AFE" w:rsidRPr="00155AFE" w:rsidRDefault="00155AFE" w:rsidP="00155AFE">
      <w:pPr>
        <w:pStyle w:val="Bibliography"/>
      </w:pPr>
      <w:proofErr w:type="spellStart"/>
      <w:r w:rsidRPr="00155AFE">
        <w:t>Wernberg</w:t>
      </w:r>
      <w:proofErr w:type="spellEnd"/>
      <w:r w:rsidRPr="00155AFE">
        <w:t xml:space="preserve">, T., Bennett, S., Babcock, R.C., de </w:t>
      </w:r>
      <w:proofErr w:type="spellStart"/>
      <w:r w:rsidRPr="00155AFE">
        <w:t>Bettignies</w:t>
      </w:r>
      <w:proofErr w:type="spellEnd"/>
      <w:r w:rsidRPr="00155AFE">
        <w:t xml:space="preserve">, T., Cure, K., </w:t>
      </w:r>
      <w:proofErr w:type="spellStart"/>
      <w:r w:rsidRPr="00155AFE">
        <w:t>Depczynski</w:t>
      </w:r>
      <w:proofErr w:type="spellEnd"/>
      <w:r w:rsidRPr="00155AFE">
        <w:t xml:space="preserve">, M., </w:t>
      </w:r>
      <w:r w:rsidRPr="00155AFE">
        <w:rPr>
          <w:i/>
          <w:iCs/>
        </w:rPr>
        <w:t>et al.</w:t>
      </w:r>
      <w:r w:rsidRPr="00155AFE">
        <w:t xml:space="preserve"> (2016). Climate-driven regime shift of a temperate marine ecosystem. </w:t>
      </w:r>
      <w:r w:rsidRPr="00155AFE">
        <w:rPr>
          <w:i/>
          <w:iCs/>
        </w:rPr>
        <w:t>Science</w:t>
      </w:r>
      <w:r w:rsidRPr="00155AFE">
        <w:t>, 353, 169–172.</w:t>
      </w:r>
    </w:p>
    <w:p w14:paraId="52B11139" w14:textId="77777777" w:rsidR="00155AFE" w:rsidRPr="00155AFE" w:rsidRDefault="00155AFE" w:rsidP="00155AFE">
      <w:pPr>
        <w:pStyle w:val="Bibliography"/>
      </w:pPr>
      <w:r w:rsidRPr="00155AFE">
        <w:t xml:space="preserve">Woodward, G., </w:t>
      </w:r>
      <w:proofErr w:type="spellStart"/>
      <w:r w:rsidRPr="00155AFE">
        <w:t>Bonada</w:t>
      </w:r>
      <w:proofErr w:type="spellEnd"/>
      <w:r w:rsidRPr="00155AFE">
        <w:t xml:space="preserve">, N., Brown, L.E., Death, R.G., Durance, I., Gray, C., </w:t>
      </w:r>
      <w:r w:rsidRPr="00155AFE">
        <w:rPr>
          <w:i/>
          <w:iCs/>
        </w:rPr>
        <w:t>et al.</w:t>
      </w:r>
      <w:r w:rsidRPr="00155AFE">
        <w:t xml:space="preserve"> (2016). The effects of climatic fluctuations and extreme events on running water ecosystems. </w:t>
      </w:r>
      <w:r w:rsidRPr="00155AFE">
        <w:rPr>
          <w:i/>
          <w:iCs/>
        </w:rPr>
        <w:t>Philosophical Transactions of the Royal Society B: Biological Sciences</w:t>
      </w:r>
      <w:r w:rsidRPr="00155AFE">
        <w:t>, 371.</w:t>
      </w:r>
    </w:p>
    <w:p w14:paraId="6DEE99B6" w14:textId="77777777" w:rsidR="00155AFE" w:rsidRPr="00155AFE" w:rsidRDefault="00155AFE" w:rsidP="00155AFE">
      <w:pPr>
        <w:pStyle w:val="Bibliography"/>
      </w:pPr>
      <w:proofErr w:type="spellStart"/>
      <w:r w:rsidRPr="00155AFE">
        <w:t>Woolway</w:t>
      </w:r>
      <w:proofErr w:type="spellEnd"/>
      <w:r w:rsidRPr="00155AFE">
        <w:t xml:space="preserve">, R.I., </w:t>
      </w:r>
      <w:proofErr w:type="spellStart"/>
      <w:r w:rsidRPr="00155AFE">
        <w:t>Albergel</w:t>
      </w:r>
      <w:proofErr w:type="spellEnd"/>
      <w:r w:rsidRPr="00155AFE">
        <w:t xml:space="preserve">, C., </w:t>
      </w:r>
      <w:proofErr w:type="spellStart"/>
      <w:r w:rsidRPr="00155AFE">
        <w:t>Frölicher</w:t>
      </w:r>
      <w:proofErr w:type="spellEnd"/>
      <w:r w:rsidRPr="00155AFE">
        <w:t xml:space="preserve">, T.L. &amp; </w:t>
      </w:r>
      <w:proofErr w:type="spellStart"/>
      <w:r w:rsidRPr="00155AFE">
        <w:t>Perroud</w:t>
      </w:r>
      <w:proofErr w:type="spellEnd"/>
      <w:r w:rsidRPr="00155AFE">
        <w:t>, M. (2022). Severe Lake Heatwaves Attributable to Human</w:t>
      </w:r>
      <w:r w:rsidRPr="00155AFE">
        <w:rPr>
          <w:rFonts w:ascii="Cambria Math" w:hAnsi="Cambria Math" w:cs="Cambria Math"/>
        </w:rPr>
        <w:t>‐</w:t>
      </w:r>
      <w:r w:rsidRPr="00155AFE">
        <w:t xml:space="preserve">Induced Global Warming. </w:t>
      </w:r>
      <w:r w:rsidRPr="00155AFE">
        <w:rPr>
          <w:i/>
          <w:iCs/>
        </w:rPr>
        <w:t>Geophysical Research Letters</w:t>
      </w:r>
      <w:r w:rsidRPr="00155AFE">
        <w:t>, 49, 1–10.</w:t>
      </w:r>
    </w:p>
    <w:p w14:paraId="758BCB6F" w14:textId="77777777" w:rsidR="00155AFE" w:rsidRPr="00155AFE" w:rsidRDefault="00155AFE" w:rsidP="00155AFE">
      <w:pPr>
        <w:pStyle w:val="Bibliography"/>
      </w:pPr>
      <w:proofErr w:type="spellStart"/>
      <w:r w:rsidRPr="00155AFE">
        <w:t>Woolway</w:t>
      </w:r>
      <w:proofErr w:type="spellEnd"/>
      <w:r w:rsidRPr="00155AFE">
        <w:t xml:space="preserve">, R.I., Jennings, E., Shatwell, T., Golub, M., Pierson, D.C. &amp; Maberly, S.C. (2021). Lake heatwaves under climate change. </w:t>
      </w:r>
      <w:r w:rsidRPr="00155AFE">
        <w:rPr>
          <w:i/>
          <w:iCs/>
        </w:rPr>
        <w:t>Nature</w:t>
      </w:r>
      <w:r w:rsidRPr="00155AFE">
        <w:t>, 589, 402–407.</w:t>
      </w:r>
    </w:p>
    <w:p w14:paraId="3B8DD830" w14:textId="26E58DD5" w:rsidR="00D54856" w:rsidRDefault="00731629" w:rsidP="00133A49">
      <w:pPr>
        <w:jc w:val="both"/>
      </w:pPr>
      <w:r w:rsidRPr="00877DC3">
        <w:fldChar w:fldCharType="end"/>
      </w:r>
    </w:p>
    <w:p w14:paraId="39C2A81C" w14:textId="77777777" w:rsidR="00D54856" w:rsidRDefault="00D54856" w:rsidP="00133A49">
      <w:pPr>
        <w:jc w:val="both"/>
      </w:pPr>
    </w:p>
    <w:p w14:paraId="1FF47377" w14:textId="77777777" w:rsidR="00D54856" w:rsidRDefault="00D54856" w:rsidP="00133A49">
      <w:pPr>
        <w:jc w:val="both"/>
      </w:pPr>
    </w:p>
    <w:p w14:paraId="3EF7D484" w14:textId="77777777" w:rsidR="00D54856" w:rsidRDefault="00D54856" w:rsidP="00133A49">
      <w:pPr>
        <w:jc w:val="both"/>
      </w:pPr>
    </w:p>
    <w:p w14:paraId="0A2C0045" w14:textId="77777777" w:rsidR="00D54856" w:rsidRDefault="00D54856" w:rsidP="00133A49">
      <w:pPr>
        <w:jc w:val="both"/>
      </w:pPr>
    </w:p>
    <w:p w14:paraId="1EF2FAA1" w14:textId="77777777" w:rsidR="00D54856" w:rsidRDefault="00D54856" w:rsidP="00133A49">
      <w:pPr>
        <w:jc w:val="both"/>
      </w:pPr>
    </w:p>
    <w:p w14:paraId="6CC2C8A3" w14:textId="77777777" w:rsidR="00D54856" w:rsidRDefault="00D54856" w:rsidP="00133A49">
      <w:pPr>
        <w:jc w:val="both"/>
      </w:pPr>
    </w:p>
    <w:p w14:paraId="526FCCA3" w14:textId="77777777" w:rsidR="00D54856" w:rsidRDefault="00D54856" w:rsidP="00133A49">
      <w:pPr>
        <w:jc w:val="both"/>
      </w:pPr>
    </w:p>
    <w:p w14:paraId="684A6870" w14:textId="77777777" w:rsidR="00D54856" w:rsidRDefault="00D54856" w:rsidP="00133A49">
      <w:pPr>
        <w:jc w:val="both"/>
      </w:pPr>
    </w:p>
    <w:p w14:paraId="106A3F8B" w14:textId="77777777" w:rsidR="00D54856" w:rsidRDefault="00D54856" w:rsidP="00133A49">
      <w:pPr>
        <w:jc w:val="both"/>
      </w:pPr>
    </w:p>
    <w:p w14:paraId="6CCBB908" w14:textId="77777777" w:rsidR="00D54856" w:rsidRDefault="00D54856" w:rsidP="00133A49">
      <w:pPr>
        <w:jc w:val="both"/>
      </w:pPr>
    </w:p>
    <w:p w14:paraId="13D56C65" w14:textId="77777777" w:rsidR="00D54856" w:rsidRDefault="00D54856" w:rsidP="00133A49">
      <w:pPr>
        <w:jc w:val="both"/>
      </w:pPr>
    </w:p>
    <w:p w14:paraId="318AA757" w14:textId="77777777" w:rsidR="00D54856" w:rsidRDefault="00D54856" w:rsidP="00133A49">
      <w:pPr>
        <w:jc w:val="both"/>
      </w:pPr>
    </w:p>
    <w:p w14:paraId="6761F107" w14:textId="77777777" w:rsidR="00D54856" w:rsidRDefault="00D54856" w:rsidP="00133A49">
      <w:pPr>
        <w:jc w:val="both"/>
      </w:pPr>
    </w:p>
    <w:p w14:paraId="02BCFE9D" w14:textId="77777777" w:rsidR="00D54856" w:rsidRDefault="00D54856" w:rsidP="00133A49">
      <w:pPr>
        <w:jc w:val="both"/>
      </w:pPr>
    </w:p>
    <w:p w14:paraId="52B94A3B" w14:textId="77777777" w:rsidR="00D54856" w:rsidRDefault="00D54856" w:rsidP="00133A49">
      <w:pPr>
        <w:jc w:val="both"/>
      </w:pPr>
    </w:p>
    <w:p w14:paraId="322D7A81" w14:textId="77777777" w:rsidR="00D54856" w:rsidRDefault="00D54856" w:rsidP="00133A49">
      <w:pPr>
        <w:jc w:val="both"/>
      </w:pPr>
    </w:p>
    <w:p w14:paraId="331EE926" w14:textId="77777777" w:rsidR="00D54856" w:rsidRDefault="00D54856" w:rsidP="00133A49">
      <w:pPr>
        <w:jc w:val="both"/>
      </w:pPr>
    </w:p>
    <w:p w14:paraId="3DFDF776" w14:textId="77777777" w:rsidR="00D54856" w:rsidRDefault="00D54856" w:rsidP="00133A49">
      <w:pPr>
        <w:jc w:val="both"/>
      </w:pPr>
    </w:p>
    <w:p w14:paraId="0BB4E779" w14:textId="77777777" w:rsidR="00D54856" w:rsidRDefault="00D54856" w:rsidP="00133A49">
      <w:pPr>
        <w:jc w:val="both"/>
      </w:pPr>
    </w:p>
    <w:p w14:paraId="7E5745F3" w14:textId="77777777" w:rsidR="00D54856" w:rsidRDefault="00D54856" w:rsidP="00133A49">
      <w:pPr>
        <w:jc w:val="both"/>
      </w:pPr>
    </w:p>
    <w:p w14:paraId="16F1B19D" w14:textId="77777777" w:rsidR="00D54856" w:rsidRDefault="00D54856" w:rsidP="00133A49">
      <w:pPr>
        <w:jc w:val="both"/>
      </w:pPr>
    </w:p>
    <w:p w14:paraId="122EEECE" w14:textId="6CA8246B" w:rsidR="00D54856" w:rsidRDefault="00D54856" w:rsidP="00D54856">
      <w:pPr>
        <w:pStyle w:val="Heading1"/>
      </w:pPr>
      <w:r>
        <w:t>Appendix</w:t>
      </w:r>
    </w:p>
    <w:p w14:paraId="2DAB7D49" w14:textId="77C66C20" w:rsidR="00133A49" w:rsidRDefault="00133A49" w:rsidP="00133A49">
      <w:pPr>
        <w:jc w:val="both"/>
        <w:rPr>
          <w:rFonts w:ascii="Times New Roman" w:hAnsi="Times New Roman" w:cs="Times New Roman"/>
        </w:rPr>
      </w:pPr>
      <w:r>
        <w:rPr>
          <w:rFonts w:ascii="Times New Roman" w:hAnsi="Times New Roman" w:cs="Times New Roman"/>
        </w:rPr>
        <w:t>Table 1. Results of the LMM analysing the effects of HW and time on DO.</w:t>
      </w:r>
    </w:p>
    <w:tbl>
      <w:tblPr>
        <w:tblW w:w="4210" w:type="pct"/>
        <w:jc w:val="center"/>
        <w:tblLook w:val="0420" w:firstRow="1" w:lastRow="0" w:firstColumn="0" w:lastColumn="0" w:noHBand="0" w:noVBand="1"/>
      </w:tblPr>
      <w:tblGrid>
        <w:gridCol w:w="787"/>
        <w:gridCol w:w="2093"/>
        <w:gridCol w:w="1064"/>
        <w:gridCol w:w="998"/>
        <w:gridCol w:w="953"/>
        <w:gridCol w:w="833"/>
        <w:gridCol w:w="872"/>
      </w:tblGrid>
      <w:tr w:rsidR="00D54856" w:rsidRPr="00E05DE2" w14:paraId="6A7AF598" w14:textId="77777777" w:rsidTr="0048058E">
        <w:trPr>
          <w:trHeight w:val="449"/>
          <w:tblHeader/>
          <w:jc w:val="center"/>
        </w:trPr>
        <w:tc>
          <w:tcPr>
            <w:tcW w:w="51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FE06C"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effect</w:t>
            </w:r>
          </w:p>
        </w:tc>
        <w:tc>
          <w:tcPr>
            <w:tcW w:w="137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C1475C"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DB49C6"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9F0FE"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F25BB"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proofErr w:type="spellStart"/>
            <w:r w:rsidRPr="00E05DE2">
              <w:rPr>
                <w:rFonts w:ascii="Times New Roman" w:eastAsia="Helvetica" w:hAnsi="Times New Roman" w:cs="Times New Roman"/>
                <w:b/>
                <w:color w:val="000000"/>
                <w:sz w:val="22"/>
                <w:szCs w:val="22"/>
              </w:rPr>
              <w:t>p.value</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A72829"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2.5%</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BC93B2"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97.5%</w:t>
            </w:r>
          </w:p>
        </w:tc>
      </w:tr>
      <w:tr w:rsidR="00D54856" w:rsidRPr="00E05DE2" w14:paraId="677C50E1" w14:textId="77777777" w:rsidTr="0048058E">
        <w:trPr>
          <w:trHeight w:val="449"/>
          <w:jc w:val="center"/>
        </w:trPr>
        <w:tc>
          <w:tcPr>
            <w:tcW w:w="51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CB1A5"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37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D038"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BE6EA"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2.43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64824"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62.61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A8290"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3FC752"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2.36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E7C1E"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2.508</w:t>
            </w:r>
          </w:p>
        </w:tc>
      </w:tr>
      <w:tr w:rsidR="00D54856" w:rsidRPr="00E05DE2" w14:paraId="171720C2" w14:textId="77777777" w:rsidTr="0048058E">
        <w:trPr>
          <w:trHeight w:val="708"/>
          <w:jc w:val="center"/>
        </w:trPr>
        <w:tc>
          <w:tcPr>
            <w:tcW w:w="51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7BA9B"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37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E913F"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proofErr w:type="spellStart"/>
            <w:r w:rsidRPr="00E05DE2">
              <w:rPr>
                <w:rFonts w:ascii="Times New Roman" w:eastAsia="Helvetica" w:hAnsi="Times New Roman" w:cs="Times New Roman"/>
                <w:color w:val="000000"/>
                <w:sz w:val="22"/>
                <w:szCs w:val="22"/>
              </w:rPr>
              <w:t>TreatmentHW</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6D590"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BA736"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AC1C6"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2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885D8"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4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3A329"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164</w:t>
            </w:r>
          </w:p>
        </w:tc>
      </w:tr>
      <w:tr w:rsidR="00D54856" w:rsidRPr="00E05DE2" w14:paraId="1E211B2D" w14:textId="77777777" w:rsidTr="0048058E">
        <w:trPr>
          <w:trHeight w:val="449"/>
          <w:jc w:val="center"/>
        </w:trPr>
        <w:tc>
          <w:tcPr>
            <w:tcW w:w="51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0632D"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37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B819"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86F92"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1BC"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9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40023"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62C8F"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84EBA" w14:textId="77777777" w:rsidR="00D54856" w:rsidRPr="00E05DE2"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7</w:t>
            </w:r>
          </w:p>
        </w:tc>
      </w:tr>
      <w:tr w:rsidR="00D54856" w:rsidRPr="00D54856" w14:paraId="5A1C8188" w14:textId="77777777" w:rsidTr="0048058E">
        <w:trPr>
          <w:trHeight w:val="696"/>
          <w:jc w:val="center"/>
        </w:trPr>
        <w:tc>
          <w:tcPr>
            <w:tcW w:w="51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C4C82"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37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B01C27"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proofErr w:type="spellStart"/>
            <w:proofErr w:type="gramStart"/>
            <w:r w:rsidRPr="00D54856">
              <w:rPr>
                <w:rFonts w:ascii="Times New Roman" w:eastAsia="Helvetica" w:hAnsi="Times New Roman" w:cs="Times New Roman"/>
                <w:b/>
                <w:bCs/>
                <w:color w:val="000000"/>
                <w:sz w:val="22"/>
                <w:szCs w:val="22"/>
              </w:rPr>
              <w:t>TreatmentHW:Day</w:t>
            </w:r>
            <w:proofErr w:type="spellEnd"/>
            <w:proofErr w:type="gramEnd"/>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34C0A2"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0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CEF719"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2.68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314D"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1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725228"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1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C693B0" w14:textId="77777777" w:rsidR="00D54856" w:rsidRPr="00D54856" w:rsidRDefault="00D54856" w:rsidP="0048058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02</w:t>
            </w:r>
          </w:p>
        </w:tc>
      </w:tr>
    </w:tbl>
    <w:p w14:paraId="6D8406FB" w14:textId="77777777" w:rsidR="00133A49" w:rsidRPr="00877DC3" w:rsidRDefault="00133A49" w:rsidP="00133A49">
      <w:pPr>
        <w:jc w:val="both"/>
        <w:rPr>
          <w:rFonts w:ascii="Times New Roman" w:hAnsi="Times New Roman" w:cs="Times New Roman"/>
        </w:rPr>
      </w:pPr>
    </w:p>
    <w:p w14:paraId="7D0CAD56" w14:textId="77777777" w:rsidR="00133A49" w:rsidRPr="00877DC3" w:rsidRDefault="00133A49" w:rsidP="00133A49">
      <w:pPr>
        <w:jc w:val="both"/>
        <w:rPr>
          <w:rFonts w:ascii="Times New Roman" w:hAnsi="Times New Roman" w:cs="Times New Roman"/>
        </w:rPr>
      </w:pPr>
    </w:p>
    <w:p w14:paraId="6A62BAA5" w14:textId="77777777" w:rsidR="00133A49" w:rsidRPr="00877DC3" w:rsidRDefault="00133A49" w:rsidP="00133A49">
      <w:pPr>
        <w:jc w:val="both"/>
        <w:rPr>
          <w:rFonts w:ascii="Times New Roman" w:hAnsi="Times New Roman" w:cs="Times New Roman"/>
        </w:rPr>
      </w:pPr>
      <w:r>
        <w:rPr>
          <w:rFonts w:ascii="Times New Roman" w:hAnsi="Times New Roman" w:cs="Times New Roman"/>
        </w:rPr>
        <w:t>Table 2. Results of the post-hoc test (</w:t>
      </w:r>
      <w:r w:rsidRPr="00877DC3">
        <w:rPr>
          <w:rFonts w:ascii="Times New Roman" w:hAnsi="Times New Roman" w:cs="Times New Roman"/>
        </w:rPr>
        <w:t>estimated marginal means (EMMs) analysis</w:t>
      </w:r>
      <w:r>
        <w:rPr>
          <w:rFonts w:ascii="Times New Roman" w:hAnsi="Times New Roman" w:cs="Times New Roman"/>
        </w:rPr>
        <w:t>) the LMM assessing the effects of HWs and time on DO.</w:t>
      </w:r>
    </w:p>
    <w:tbl>
      <w:tblPr>
        <w:tblW w:w="4379" w:type="pct"/>
        <w:jc w:val="center"/>
        <w:tblLook w:val="0420" w:firstRow="1" w:lastRow="0" w:firstColumn="0" w:lastColumn="0" w:noHBand="0" w:noVBand="1"/>
      </w:tblPr>
      <w:tblGrid>
        <w:gridCol w:w="1815"/>
        <w:gridCol w:w="738"/>
        <w:gridCol w:w="1252"/>
        <w:gridCol w:w="886"/>
        <w:gridCol w:w="1027"/>
        <w:gridCol w:w="996"/>
        <w:gridCol w:w="1191"/>
      </w:tblGrid>
      <w:tr w:rsidR="00133A49" w:rsidRPr="00877DC3" w14:paraId="791F99E4" w14:textId="77777777" w:rsidTr="002A09EB">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proofErr w:type="spellStart"/>
            <w:proofErr w:type="gramStart"/>
            <w:r w:rsidRPr="00877DC3">
              <w:rPr>
                <w:rFonts w:ascii="Times New Roman" w:eastAsia="Helvetica" w:hAnsi="Times New Roman" w:cs="Times New Roman"/>
                <w:b/>
                <w:color w:val="000000"/>
                <w:kern w:val="0"/>
                <w:sz w:val="22"/>
                <w:szCs w:val="22"/>
                <w14:ligatures w14:val="none"/>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p_value</w:t>
            </w:r>
            <w:proofErr w:type="spellEnd"/>
          </w:p>
        </w:tc>
      </w:tr>
      <w:tr w:rsidR="00133A49" w:rsidRPr="00877DC3" w14:paraId="02A2C7A8" w14:textId="77777777" w:rsidTr="002A09EB">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8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5.68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38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76</w:t>
            </w:r>
          </w:p>
        </w:tc>
      </w:tr>
      <w:tr w:rsidR="00133A49" w:rsidRPr="00877DC3" w14:paraId="57E1F7EF"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9.2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432</w:t>
            </w:r>
          </w:p>
        </w:tc>
      </w:tr>
      <w:tr w:rsidR="00133A49" w:rsidRPr="00877DC3" w14:paraId="6E980789"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8.6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6</w:t>
            </w:r>
          </w:p>
        </w:tc>
      </w:tr>
      <w:tr w:rsidR="00133A49" w:rsidRPr="00877DC3" w14:paraId="68BF34FD"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6.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1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304</w:t>
            </w:r>
          </w:p>
        </w:tc>
      </w:tr>
      <w:tr w:rsidR="00133A49" w:rsidRPr="00877DC3" w14:paraId="57F3CAD2"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9.4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77777777" w:rsidR="00133A49" w:rsidRPr="00877DC3" w:rsidRDefault="00133A49" w:rsidP="00133A49">
            <w:pPr>
              <w:spacing w:before="100" w:after="100"/>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33</w:t>
            </w:r>
          </w:p>
        </w:tc>
      </w:tr>
      <w:tr w:rsidR="00133A49" w:rsidRPr="00877DC3" w14:paraId="3BAFEE31"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8.9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8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77777777" w:rsidR="00133A49" w:rsidRPr="00877DC3" w:rsidRDefault="00133A49" w:rsidP="00133A49">
            <w:pPr>
              <w:spacing w:before="100" w:after="100"/>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10</w:t>
            </w:r>
          </w:p>
        </w:tc>
      </w:tr>
      <w:tr w:rsidR="00133A49" w:rsidRPr="00877DC3" w14:paraId="585EBC52" w14:textId="77777777" w:rsidTr="002A09EB">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9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7.54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77777777" w:rsidR="00133A49" w:rsidRPr="00877DC3" w:rsidRDefault="00133A49" w:rsidP="00133A49">
            <w:pPr>
              <w:spacing w:before="100" w:after="100"/>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2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77777777" w:rsidR="00133A49" w:rsidRPr="00877DC3" w:rsidRDefault="00133A49" w:rsidP="00133A49">
            <w:pPr>
              <w:spacing w:before="100" w:after="100"/>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04</w:t>
            </w:r>
          </w:p>
        </w:tc>
      </w:tr>
    </w:tbl>
    <w:p w14:paraId="456B8AC1" w14:textId="77777777" w:rsidR="00133A49" w:rsidRPr="00877DC3" w:rsidRDefault="00133A49" w:rsidP="00133A49">
      <w:pPr>
        <w:jc w:val="both"/>
        <w:rPr>
          <w:rFonts w:ascii="Times New Roman" w:hAnsi="Times New Roman" w:cs="Times New Roman"/>
        </w:rPr>
      </w:pPr>
    </w:p>
    <w:p w14:paraId="596800DE" w14:textId="49B6E1CF" w:rsidR="00731629" w:rsidRDefault="00731629" w:rsidP="00133A49">
      <w:pPr>
        <w:pStyle w:val="NormalWeb"/>
        <w:spacing w:before="0" w:beforeAutospacing="0" w:after="0" w:afterAutospacing="0"/>
        <w:jc w:val="both"/>
      </w:pPr>
    </w:p>
    <w:p w14:paraId="251B84FF" w14:textId="77777777" w:rsidR="001E4429" w:rsidRDefault="001E4429" w:rsidP="00133A49">
      <w:pPr>
        <w:pStyle w:val="NormalWeb"/>
        <w:spacing w:before="0" w:beforeAutospacing="0" w:after="0" w:afterAutospacing="0"/>
        <w:jc w:val="both"/>
      </w:pPr>
    </w:p>
    <w:p w14:paraId="519C674D" w14:textId="77777777" w:rsidR="001E4429" w:rsidRDefault="001E4429" w:rsidP="00133A49">
      <w:pPr>
        <w:pStyle w:val="NormalWeb"/>
        <w:spacing w:before="0" w:beforeAutospacing="0" w:after="0" w:afterAutospacing="0"/>
        <w:jc w:val="both"/>
      </w:pPr>
    </w:p>
    <w:p w14:paraId="17A9D04C" w14:textId="77777777" w:rsidR="001E4429" w:rsidRDefault="001E4429" w:rsidP="00133A49">
      <w:pPr>
        <w:pStyle w:val="NormalWeb"/>
        <w:spacing w:before="0" w:beforeAutospacing="0" w:after="0" w:afterAutospacing="0"/>
        <w:jc w:val="both"/>
      </w:pPr>
    </w:p>
    <w:p w14:paraId="53A2296F" w14:textId="77777777" w:rsidR="001E4429" w:rsidRDefault="001E4429" w:rsidP="00133A49">
      <w:pPr>
        <w:pStyle w:val="NormalWeb"/>
        <w:spacing w:before="0" w:beforeAutospacing="0" w:after="0" w:afterAutospacing="0"/>
        <w:jc w:val="both"/>
      </w:pPr>
    </w:p>
    <w:p w14:paraId="1B2018B2" w14:textId="77777777" w:rsidR="001E4429" w:rsidRDefault="001E4429" w:rsidP="00133A49">
      <w:pPr>
        <w:pStyle w:val="NormalWeb"/>
        <w:spacing w:before="0" w:beforeAutospacing="0" w:after="0" w:afterAutospacing="0"/>
        <w:jc w:val="both"/>
      </w:pPr>
    </w:p>
    <w:p w14:paraId="43DE8834" w14:textId="77777777" w:rsidR="001E4429" w:rsidRDefault="001E4429" w:rsidP="00133A49">
      <w:pPr>
        <w:pStyle w:val="NormalWeb"/>
        <w:spacing w:before="0" w:beforeAutospacing="0" w:after="0" w:afterAutospacing="0"/>
        <w:jc w:val="both"/>
      </w:pPr>
    </w:p>
    <w:p w14:paraId="47BD9A6C" w14:textId="77777777" w:rsidR="008C1C97" w:rsidRDefault="008C1C97" w:rsidP="008C1C97">
      <w:pPr>
        <w:jc w:val="both"/>
        <w:rPr>
          <w:rFonts w:ascii="Times New Roman" w:hAnsi="Times New Roman" w:cs="Times New Roman"/>
          <w:i/>
          <w:iCs/>
        </w:rPr>
      </w:pPr>
      <w:r>
        <w:rPr>
          <w:rFonts w:ascii="Times New Roman" w:hAnsi="Times New Roman" w:cs="Times New Roman"/>
        </w:rPr>
        <w:t xml:space="preserve">Table 3. Results of the LMM analysing the effects of HW and time on Chlorophyll </w:t>
      </w:r>
      <w:r w:rsidRPr="002A09EB">
        <w:rPr>
          <w:rFonts w:ascii="Times New Roman" w:hAnsi="Times New Roman" w:cs="Times New Roman"/>
          <w:i/>
          <w:iCs/>
        </w:rPr>
        <w:t>- a.</w:t>
      </w:r>
    </w:p>
    <w:p w14:paraId="4B735E23" w14:textId="77777777" w:rsidR="00D54856" w:rsidRDefault="00D54856" w:rsidP="008C1C97">
      <w:pPr>
        <w:jc w:val="both"/>
        <w:rPr>
          <w:rFonts w:ascii="Times New Roman" w:hAnsi="Times New Roman" w:cs="Times New Roman"/>
          <w:i/>
          <w:iCs/>
        </w:rPr>
      </w:pPr>
    </w:p>
    <w:tbl>
      <w:tblPr>
        <w:tblW w:w="4167" w:type="pct"/>
        <w:jc w:val="center"/>
        <w:tblLook w:val="0420" w:firstRow="1" w:lastRow="0" w:firstColumn="0" w:lastColumn="0" w:noHBand="0" w:noVBand="1"/>
      </w:tblPr>
      <w:tblGrid>
        <w:gridCol w:w="803"/>
        <w:gridCol w:w="2121"/>
        <w:gridCol w:w="1349"/>
        <w:gridCol w:w="1109"/>
        <w:gridCol w:w="1150"/>
        <w:gridCol w:w="990"/>
      </w:tblGrid>
      <w:tr w:rsidR="001E4429" w:rsidRPr="004F2C72" w14:paraId="76248D65" w14:textId="77777777" w:rsidTr="0005686A">
        <w:trPr>
          <w:trHeight w:val="430"/>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lastRenderedPageBreak/>
              <w:t>effec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vAlign w:val="center"/>
          </w:tcPr>
          <w:p w14:paraId="77EBE7B6" w14:textId="0A38D475"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vAlign w:val="center"/>
          </w:tcPr>
          <w:p w14:paraId="7A82AA85" w14:textId="23972179"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2.5%</w:t>
            </w:r>
          </w:p>
        </w:tc>
        <w:tc>
          <w:tcPr>
            <w:tcW w:w="0" w:type="auto"/>
            <w:tcBorders>
              <w:top w:val="single" w:sz="12" w:space="0" w:color="666666"/>
              <w:left w:val="none" w:sz="0" w:space="0" w:color="000000"/>
              <w:bottom w:val="single" w:sz="12" w:space="0" w:color="666666"/>
              <w:right w:val="none" w:sz="0" w:space="0" w:color="000000"/>
            </w:tcBorders>
            <w:shd w:val="clear" w:color="auto" w:fill="FFFFFF"/>
            <w:vAlign w:val="center"/>
          </w:tcPr>
          <w:p w14:paraId="01D49A7E" w14:textId="0C019BA6"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97.5%</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proofErr w:type="spellStart"/>
            <w:r w:rsidRPr="004F2C72">
              <w:rPr>
                <w:rFonts w:ascii="Times New Roman" w:eastAsia="Helvetica" w:hAnsi="Times New Roman" w:cs="Times New Roman"/>
                <w:b/>
                <w:color w:val="000000"/>
                <w:sz w:val="22"/>
                <w:szCs w:val="22"/>
              </w:rPr>
              <w:t>p.value</w:t>
            </w:r>
            <w:proofErr w:type="spellEnd"/>
          </w:p>
        </w:tc>
      </w:tr>
      <w:tr w:rsidR="001E4429" w:rsidRPr="004F2C72" w14:paraId="750A10B2" w14:textId="77777777" w:rsidTr="0005686A">
        <w:trPr>
          <w:trHeight w:val="430"/>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vAlign w:val="center"/>
          </w:tcPr>
          <w:p w14:paraId="1A473221" w14:textId="413B3C62"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657</w:t>
            </w:r>
          </w:p>
        </w:tc>
        <w:tc>
          <w:tcPr>
            <w:tcW w:w="0" w:type="auto"/>
            <w:tcBorders>
              <w:top w:val="single" w:sz="12" w:space="0" w:color="666666"/>
              <w:left w:val="none" w:sz="0" w:space="0" w:color="000000"/>
              <w:bottom w:val="none" w:sz="0" w:space="0" w:color="000000"/>
              <w:right w:val="none" w:sz="0" w:space="0" w:color="000000"/>
            </w:tcBorders>
            <w:shd w:val="clear" w:color="auto" w:fill="FFFFFF"/>
            <w:vAlign w:val="center"/>
          </w:tcPr>
          <w:p w14:paraId="73859A51" w14:textId="30251945"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252</w:t>
            </w:r>
          </w:p>
        </w:tc>
        <w:tc>
          <w:tcPr>
            <w:tcW w:w="0" w:type="auto"/>
            <w:tcBorders>
              <w:top w:val="single" w:sz="12" w:space="0" w:color="666666"/>
              <w:left w:val="none" w:sz="0" w:space="0" w:color="000000"/>
              <w:bottom w:val="none" w:sz="0" w:space="0" w:color="000000"/>
              <w:right w:val="none" w:sz="0" w:space="0" w:color="000000"/>
            </w:tcBorders>
            <w:shd w:val="clear" w:color="auto" w:fill="FFFFFF"/>
            <w:vAlign w:val="center"/>
          </w:tcPr>
          <w:p w14:paraId="677DFB7A" w14:textId="4B695A71"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1.06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05</w:t>
            </w:r>
          </w:p>
        </w:tc>
      </w:tr>
      <w:tr w:rsidR="001E4429" w:rsidRPr="00D54856" w14:paraId="6A24BB77" w14:textId="77777777" w:rsidTr="0005686A">
        <w:trPr>
          <w:trHeight w:val="678"/>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w:t>
            </w:r>
            <w:proofErr w:type="spellEnd"/>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0DE184E6" w14:textId="18885811"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650</w:t>
            </w:r>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1FF1C930" w14:textId="385AC919"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1.222</w:t>
            </w:r>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19BFECC3" w14:textId="05E856D6"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77777777" w:rsidR="001E4429" w:rsidRPr="00D54856"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41</w:t>
            </w:r>
          </w:p>
        </w:tc>
      </w:tr>
      <w:tr w:rsidR="001E4429" w:rsidRPr="004F2C72" w14:paraId="7F2FE79B" w14:textId="77777777" w:rsidTr="0005686A">
        <w:trPr>
          <w:trHeight w:val="666"/>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5CC69FB0" w14:textId="41A73D32"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11</w:t>
            </w:r>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333EAF72" w14:textId="1FB4239A"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8</w:t>
            </w:r>
          </w:p>
        </w:tc>
        <w:tc>
          <w:tcPr>
            <w:tcW w:w="0" w:type="auto"/>
            <w:tcBorders>
              <w:top w:val="none" w:sz="0" w:space="0" w:color="000000"/>
              <w:left w:val="none" w:sz="0" w:space="0" w:color="000000"/>
              <w:bottom w:val="none" w:sz="0" w:space="0" w:color="000000"/>
              <w:right w:val="none" w:sz="0" w:space="0" w:color="000000"/>
            </w:tcBorders>
            <w:shd w:val="clear" w:color="auto" w:fill="FFFFFF"/>
            <w:vAlign w:val="center"/>
          </w:tcPr>
          <w:p w14:paraId="06DD84F4" w14:textId="76661728"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274</w:t>
            </w:r>
          </w:p>
        </w:tc>
      </w:tr>
      <w:tr w:rsidR="001E4429" w:rsidRPr="004F2C72" w14:paraId="4F5C17EB" w14:textId="77777777" w:rsidTr="0005686A">
        <w:trPr>
          <w:trHeight w:val="678"/>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proofErr w:type="spellStart"/>
            <w:proofErr w:type="gramStart"/>
            <w:r w:rsidRPr="004F2C72">
              <w:rPr>
                <w:rFonts w:ascii="Times New Roman" w:eastAsia="Helvetica" w:hAnsi="Times New Roman" w:cs="Times New Roman"/>
                <w:color w:val="000000"/>
                <w:sz w:val="22"/>
                <w:szCs w:val="22"/>
              </w:rPr>
              <w:t>TreatmentHW:Day</w:t>
            </w:r>
            <w:proofErr w:type="spellEnd"/>
            <w:proofErr w:type="gramEnd"/>
          </w:p>
        </w:tc>
        <w:tc>
          <w:tcPr>
            <w:tcW w:w="0" w:type="auto"/>
            <w:tcBorders>
              <w:top w:val="none" w:sz="0" w:space="0" w:color="000000"/>
              <w:left w:val="none" w:sz="0" w:space="0" w:color="000000"/>
              <w:bottom w:val="single" w:sz="12" w:space="0" w:color="666666"/>
              <w:right w:val="none" w:sz="0" w:space="0" w:color="000000"/>
            </w:tcBorders>
            <w:shd w:val="clear" w:color="auto" w:fill="FFFFFF"/>
            <w:vAlign w:val="center"/>
          </w:tcPr>
          <w:p w14:paraId="69B7331F" w14:textId="47E389C5"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0</w:t>
            </w:r>
          </w:p>
        </w:tc>
        <w:tc>
          <w:tcPr>
            <w:tcW w:w="0" w:type="auto"/>
            <w:tcBorders>
              <w:top w:val="none" w:sz="0" w:space="0" w:color="000000"/>
              <w:left w:val="none" w:sz="0" w:space="0" w:color="000000"/>
              <w:bottom w:val="single" w:sz="12" w:space="0" w:color="666666"/>
              <w:right w:val="none" w:sz="0" w:space="0" w:color="000000"/>
            </w:tcBorders>
            <w:shd w:val="clear" w:color="auto" w:fill="FFFFFF"/>
            <w:vAlign w:val="center"/>
          </w:tcPr>
          <w:p w14:paraId="384FB2F9" w14:textId="4AE90D7C"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46</w:t>
            </w:r>
          </w:p>
        </w:tc>
        <w:tc>
          <w:tcPr>
            <w:tcW w:w="0" w:type="auto"/>
            <w:tcBorders>
              <w:top w:val="none" w:sz="0" w:space="0" w:color="000000"/>
              <w:left w:val="none" w:sz="0" w:space="0" w:color="000000"/>
              <w:bottom w:val="single" w:sz="12" w:space="0" w:color="666666"/>
              <w:right w:val="none" w:sz="0" w:space="0" w:color="000000"/>
            </w:tcBorders>
            <w:shd w:val="clear" w:color="auto" w:fill="FFFFFF"/>
            <w:vAlign w:val="center"/>
          </w:tcPr>
          <w:p w14:paraId="6491D63E" w14:textId="3FF1FE1D"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77777777" w:rsidR="001E4429" w:rsidRPr="004F2C72" w:rsidRDefault="001E4429" w:rsidP="001E4429">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C1C97">
      <w:pPr>
        <w:jc w:val="both"/>
        <w:rPr>
          <w:rFonts w:ascii="Times New Roman" w:hAnsi="Times New Roman" w:cs="Times New Roman"/>
        </w:rPr>
      </w:pPr>
    </w:p>
    <w:p w14:paraId="4FDA01BE" w14:textId="77777777" w:rsidR="008C1C97" w:rsidRPr="00877DC3" w:rsidRDefault="008C1C97" w:rsidP="008C1C97">
      <w:pPr>
        <w:jc w:val="both"/>
        <w:rPr>
          <w:rFonts w:ascii="Times New Roman" w:hAnsi="Times New Roman" w:cs="Times New Roman"/>
        </w:rPr>
      </w:pPr>
    </w:p>
    <w:p w14:paraId="4F7D803C" w14:textId="77777777" w:rsidR="008C1C97" w:rsidRPr="00877DC3" w:rsidRDefault="008C1C97" w:rsidP="008C1C97">
      <w:pPr>
        <w:jc w:val="both"/>
      </w:pPr>
    </w:p>
    <w:p w14:paraId="189B5CAB" w14:textId="77777777" w:rsidR="008C1C97" w:rsidRDefault="008C1C97" w:rsidP="00133A49">
      <w:pPr>
        <w:pStyle w:val="NormalWeb"/>
        <w:spacing w:before="0" w:beforeAutospacing="0" w:after="0" w:afterAutospacing="0"/>
        <w:jc w:val="both"/>
      </w:pPr>
    </w:p>
    <w:p w14:paraId="46DBFFB8" w14:textId="77777777" w:rsidR="008C1C97" w:rsidRDefault="008C1C97" w:rsidP="008C1C97">
      <w:pPr>
        <w:jc w:val="both"/>
        <w:rPr>
          <w:rFonts w:ascii="Times New Roman" w:hAnsi="Times New Roman" w:cs="Times New Roman"/>
        </w:rPr>
      </w:pPr>
      <w:r w:rsidRPr="002A09EB">
        <w:rPr>
          <w:rFonts w:ascii="Times New Roman" w:hAnsi="Times New Roman" w:cs="Times New Roman"/>
        </w:rPr>
        <w:t>Table 4. Results of the PERMANOVA analysing the effects of the HWs on phytoplankton community composition in different days of the experiment.</w:t>
      </w:r>
    </w:p>
    <w:p w14:paraId="71F55496" w14:textId="77777777" w:rsidR="008C1C97" w:rsidRPr="002A09EB" w:rsidRDefault="008C1C97" w:rsidP="008C1C97">
      <w:pPr>
        <w:jc w:val="both"/>
        <w:rPr>
          <w:rFonts w:ascii="Times New Roman" w:hAnsi="Times New Roman" w:cs="Times New Roman"/>
        </w:rPr>
      </w:pPr>
    </w:p>
    <w:tbl>
      <w:tblPr>
        <w:tblW w:w="3045" w:type="pct"/>
        <w:jc w:val="center"/>
        <w:tblLook w:val="0420" w:firstRow="1" w:lastRow="0" w:firstColumn="0" w:lastColumn="0" w:noHBand="0" w:noVBand="1"/>
      </w:tblPr>
      <w:tblGrid>
        <w:gridCol w:w="1800"/>
        <w:gridCol w:w="2161"/>
        <w:gridCol w:w="1536"/>
      </w:tblGrid>
      <w:tr w:rsidR="001E4429" w:rsidRPr="00877DC3" w14:paraId="06082C67" w14:textId="77777777" w:rsidTr="001E4429">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b/>
                <w:color w:val="000000"/>
                <w:sz w:val="22"/>
                <w:szCs w:val="22"/>
              </w:rPr>
              <w:t>F</w:t>
            </w:r>
          </w:p>
        </w:tc>
        <w:tc>
          <w:tcPr>
            <w:tcW w:w="13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p_value</w:t>
            </w:r>
            <w:proofErr w:type="spellEnd"/>
          </w:p>
        </w:tc>
      </w:tr>
      <w:tr w:rsidR="001E4429" w:rsidRPr="00877DC3" w14:paraId="768FDEA4" w14:textId="77777777" w:rsidTr="001E4429">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891</w:t>
            </w:r>
          </w:p>
        </w:tc>
        <w:tc>
          <w:tcPr>
            <w:tcW w:w="13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367</w:t>
            </w:r>
          </w:p>
        </w:tc>
      </w:tr>
      <w:tr w:rsidR="001E4429" w:rsidRPr="00877DC3" w14:paraId="5BED8BB6" w14:textId="77777777" w:rsidTr="001E442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hAnsi="Times New Roman" w:cs="Times New Roman"/>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3.008</w:t>
            </w:r>
          </w:p>
        </w:tc>
        <w:tc>
          <w:tcPr>
            <w:tcW w:w="13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067</w:t>
            </w:r>
          </w:p>
        </w:tc>
      </w:tr>
      <w:tr w:rsidR="001E4429" w:rsidRPr="00877DC3" w14:paraId="555116A1" w14:textId="77777777" w:rsidTr="001E442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127</w:t>
            </w:r>
          </w:p>
        </w:tc>
        <w:tc>
          <w:tcPr>
            <w:tcW w:w="13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27</w:t>
            </w:r>
          </w:p>
        </w:tc>
      </w:tr>
      <w:tr w:rsidR="001E4429" w:rsidRPr="00877DC3" w14:paraId="42B0AB26" w14:textId="77777777" w:rsidTr="001E442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1.698</w:t>
            </w:r>
          </w:p>
        </w:tc>
        <w:tc>
          <w:tcPr>
            <w:tcW w:w="13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129</w:t>
            </w:r>
          </w:p>
        </w:tc>
      </w:tr>
      <w:tr w:rsidR="001E4429" w:rsidRPr="00877DC3" w14:paraId="1889EA79" w14:textId="77777777" w:rsidTr="001E442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737</w:t>
            </w:r>
          </w:p>
        </w:tc>
        <w:tc>
          <w:tcPr>
            <w:tcW w:w="13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77777777" w:rsidR="001E4429" w:rsidRPr="00877DC3"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rPr>
            </w:pPr>
            <w:r w:rsidRPr="00877DC3">
              <w:rPr>
                <w:rFonts w:ascii="Times New Roman" w:eastAsia="Helvetica" w:hAnsi="Times New Roman" w:cs="Times New Roman"/>
                <w:color w:val="000000"/>
                <w:sz w:val="22"/>
                <w:szCs w:val="22"/>
              </w:rPr>
              <w:t>0.691</w:t>
            </w:r>
          </w:p>
        </w:tc>
      </w:tr>
      <w:tr w:rsidR="001E4429" w:rsidRPr="00D54856" w14:paraId="5CDC177A" w14:textId="77777777" w:rsidTr="001E4429">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065</w:t>
            </w:r>
          </w:p>
        </w:tc>
        <w:tc>
          <w:tcPr>
            <w:tcW w:w="13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32</w:t>
            </w:r>
          </w:p>
        </w:tc>
      </w:tr>
      <w:tr w:rsidR="001E4429" w:rsidRPr="00D54856" w14:paraId="405B0845" w14:textId="77777777" w:rsidTr="001E4429">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2.429</w:t>
            </w:r>
          </w:p>
        </w:tc>
        <w:tc>
          <w:tcPr>
            <w:tcW w:w="13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77777777" w:rsidR="001E4429" w:rsidRPr="00D54856" w:rsidRDefault="001E4429" w:rsidP="0048058E">
            <w:pPr>
              <w:pBdr>
                <w:top w:val="none" w:sz="0" w:space="0" w:color="000000"/>
                <w:left w:val="none" w:sz="0" w:space="0" w:color="000000"/>
                <w:bottom w:val="none" w:sz="0" w:space="0" w:color="000000"/>
                <w:right w:val="none" w:sz="0" w:space="0" w:color="000000"/>
              </w:pBdr>
              <w:spacing w:before="100" w:after="100"/>
              <w:ind w:left="100" w:right="100"/>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26</w:t>
            </w:r>
          </w:p>
        </w:tc>
      </w:tr>
    </w:tbl>
    <w:p w14:paraId="7F591142" w14:textId="77777777" w:rsidR="008C1C97" w:rsidRPr="00D54856" w:rsidRDefault="008C1C97" w:rsidP="008C1C97">
      <w:pPr>
        <w:jc w:val="both"/>
        <w:rPr>
          <w:b/>
          <w:bCs/>
        </w:rPr>
      </w:pPr>
    </w:p>
    <w:p w14:paraId="13FF5278" w14:textId="77777777" w:rsidR="008C1C97" w:rsidRPr="00877DC3" w:rsidRDefault="008C1C97" w:rsidP="00133A49">
      <w:pPr>
        <w:pStyle w:val="NormalWeb"/>
        <w:spacing w:before="0" w:beforeAutospacing="0" w:after="0" w:afterAutospacing="0"/>
        <w:jc w:val="both"/>
      </w:pPr>
    </w:p>
    <w:sectPr w:rsidR="008C1C97" w:rsidRPr="00877DC3" w:rsidSect="007D6CD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esco Polazzo" w:date="2024-07-05T15:15:00Z" w:initials="MOU">
    <w:p w14:paraId="2AD7A9BB" w14:textId="77777777" w:rsidR="003B0F3A" w:rsidRDefault="003B0F3A" w:rsidP="003B0F3A">
      <w:r>
        <w:rPr>
          <w:rStyle w:val="CommentReference"/>
        </w:rPr>
        <w:annotationRef/>
      </w:r>
      <w:r>
        <w:rPr>
          <w:color w:val="000000"/>
          <w:sz w:val="20"/>
          <w:szCs w:val="20"/>
        </w:rPr>
        <w:t>Mention that DO and chia were log transformed to meet model’s assumptions.</w:t>
      </w:r>
    </w:p>
  </w:comment>
  <w:comment w:id="1" w:author="Andreu Rico Artero" w:date="2024-07-02T12:16:00Z" w:initials="AR">
    <w:p w14:paraId="1C69357A" w14:textId="5DC0FD74" w:rsidR="00F95EFB" w:rsidRDefault="0062670E" w:rsidP="00F95EFB">
      <w:pPr>
        <w:pStyle w:val="CommentText"/>
      </w:pPr>
      <w:r>
        <w:rPr>
          <w:rStyle w:val="CommentReference"/>
        </w:rPr>
        <w:annotationRef/>
      </w:r>
      <w:r w:rsidR="00F95EFB">
        <w:rPr>
          <w:lang w:val="es-ES"/>
        </w:rPr>
        <w:t xml:space="preserve">I would make a bit more clear the order of ideas: </w:t>
      </w:r>
    </w:p>
    <w:p w14:paraId="0B354112" w14:textId="77777777" w:rsidR="00F95EFB" w:rsidRDefault="00F95EFB" w:rsidP="00F95EFB">
      <w:pPr>
        <w:pStyle w:val="CommentText"/>
      </w:pPr>
    </w:p>
    <w:p w14:paraId="150E086A" w14:textId="77777777" w:rsidR="00F95EFB" w:rsidRDefault="00F95EFB" w:rsidP="00F95EFB">
      <w:pPr>
        <w:pStyle w:val="CommentText"/>
      </w:pPr>
      <w:r>
        <w:rPr>
          <w:lang w:val="es-ES"/>
        </w:rPr>
        <w:t>Paragraph 1. The problem of HWs globally and in freshwater ecosystems</w:t>
      </w:r>
    </w:p>
    <w:p w14:paraId="566578D0" w14:textId="77777777" w:rsidR="00F95EFB" w:rsidRDefault="00F95EFB" w:rsidP="00F95EFB">
      <w:pPr>
        <w:pStyle w:val="CommentText"/>
      </w:pPr>
    </w:p>
    <w:p w14:paraId="0DD8A725" w14:textId="77777777" w:rsidR="00F95EFB" w:rsidRDefault="00F95EFB" w:rsidP="00F95EFB">
      <w:pPr>
        <w:pStyle w:val="CommentText"/>
      </w:pPr>
      <w:r>
        <w:rPr>
          <w:lang w:val="es-ES"/>
        </w:rPr>
        <w:t>Paragraph 2. Resilience to multiple, recurrent perturbations</w:t>
      </w:r>
    </w:p>
    <w:p w14:paraId="4B90F947" w14:textId="77777777" w:rsidR="00F95EFB" w:rsidRDefault="00F95EFB" w:rsidP="00F95EFB">
      <w:pPr>
        <w:pStyle w:val="CommentText"/>
      </w:pPr>
    </w:p>
    <w:p w14:paraId="13B7F389" w14:textId="77777777" w:rsidR="00F95EFB" w:rsidRDefault="00F95EFB" w:rsidP="00F95EFB">
      <w:pPr>
        <w:pStyle w:val="CommentText"/>
      </w:pPr>
      <w:r>
        <w:rPr>
          <w:lang w:val="es-ES"/>
        </w:rPr>
        <w:t>Paragraph 3. The frameworks/theories available to understand the impact of multiple perturbations</w:t>
      </w:r>
    </w:p>
    <w:p w14:paraId="130680F9" w14:textId="77777777" w:rsidR="00F95EFB" w:rsidRDefault="00F95EFB" w:rsidP="00F95EFB">
      <w:pPr>
        <w:pStyle w:val="CommentText"/>
      </w:pPr>
    </w:p>
    <w:p w14:paraId="7B8E9EC1" w14:textId="77777777" w:rsidR="00F95EFB" w:rsidRDefault="00F95EFB" w:rsidP="00F95EFB">
      <w:pPr>
        <w:pStyle w:val="CommentText"/>
      </w:pPr>
      <w:r>
        <w:rPr>
          <w:lang w:val="es-ES"/>
        </w:rPr>
        <w:t>Paragraph 4. Study objectives and Hs</w:t>
      </w:r>
    </w:p>
    <w:p w14:paraId="1A353F68" w14:textId="77777777" w:rsidR="00F95EFB" w:rsidRDefault="00F95EFB" w:rsidP="00F95EFB">
      <w:pPr>
        <w:pStyle w:val="CommentText"/>
      </w:pPr>
    </w:p>
  </w:comment>
  <w:comment w:id="4" w:author="Andreu Rico Artero" w:date="2024-07-02T12:03:00Z" w:initials="AR">
    <w:p w14:paraId="013E9A76" w14:textId="77777777" w:rsidR="00B67C7A" w:rsidRDefault="00B67C7A" w:rsidP="00B67C7A">
      <w:pPr>
        <w:pStyle w:val="CommentText"/>
      </w:pPr>
      <w:r>
        <w:rPr>
          <w:rStyle w:val="CommentReference"/>
        </w:rPr>
        <w:annotationRef/>
      </w:r>
      <w:r>
        <w:rPr>
          <w:lang w:val="es-ES"/>
        </w:rPr>
        <w:t>I think it is important to define resilience first and make the link to the paragraph above where you talk about stability</w:t>
      </w:r>
    </w:p>
    <w:p w14:paraId="59B860A1" w14:textId="77777777" w:rsidR="00B67C7A" w:rsidRDefault="00B67C7A" w:rsidP="00B67C7A">
      <w:pPr>
        <w:pStyle w:val="CommentText"/>
      </w:pPr>
    </w:p>
    <w:p w14:paraId="115FF06F" w14:textId="77777777" w:rsidR="00B67C7A" w:rsidRDefault="00B67C7A" w:rsidP="00B67C7A">
      <w:pPr>
        <w:pStyle w:val="CommentText"/>
      </w:pPr>
      <w:r>
        <w:rPr>
          <w:lang w:val="es-ES"/>
        </w:rPr>
        <w:t>I would make this order of ideas: resilience - abrupt shifts- the case of HWs in freshwater ecosystems (probably merging it with the next paragraph, which talks about this)</w:t>
      </w:r>
    </w:p>
  </w:comment>
  <w:comment w:id="5" w:author="Francesco Polazzo" w:date="2024-07-04T11:00:00Z" w:initials="MOU">
    <w:p w14:paraId="28979F81" w14:textId="77777777" w:rsidR="00B67C7A" w:rsidRDefault="00B67C7A" w:rsidP="00B67C7A">
      <w:r>
        <w:rPr>
          <w:rStyle w:val="CommentReference"/>
        </w:rPr>
        <w:annotationRef/>
      </w:r>
      <w:r>
        <w:rPr>
          <w:sz w:val="20"/>
          <w:szCs w:val="20"/>
        </w:rPr>
        <w:t>How can we define resilience without defining critical transition first, if resilience is the measure of how much perturbation a system can sustain before transitioning?</w:t>
      </w:r>
    </w:p>
    <w:p w14:paraId="5BCECEC9" w14:textId="77777777" w:rsidR="00B67C7A" w:rsidRDefault="00B67C7A" w:rsidP="00B67C7A">
      <w:r>
        <w:rPr>
          <w:sz w:val="20"/>
          <w:szCs w:val="20"/>
        </w:rPr>
        <w:t>One would be getting into stability -&gt; resilience -&gt; difference between ecological and engineering resilience. What do you think?</w:t>
      </w:r>
    </w:p>
  </w:comment>
  <w:comment w:id="2" w:author="Andreu Rico Artero" w:date="2024-07-02T12:03:00Z" w:initials="AR">
    <w:p w14:paraId="49EE9D3B" w14:textId="77777777" w:rsidR="00827BCE" w:rsidRDefault="00827BCE" w:rsidP="00827BCE">
      <w:pPr>
        <w:pStyle w:val="CommentText"/>
      </w:pPr>
      <w:r>
        <w:rPr>
          <w:rStyle w:val="CommentReference"/>
        </w:rPr>
        <w:annotationRef/>
      </w:r>
      <w:r>
        <w:rPr>
          <w:lang w:val="es-ES"/>
        </w:rPr>
        <w:t>I think it is important to define resilience first and make the link to the paragraph above where you talk about stability</w:t>
      </w:r>
    </w:p>
    <w:p w14:paraId="6212AC7C" w14:textId="77777777" w:rsidR="00827BCE" w:rsidRDefault="00827BCE" w:rsidP="00827BCE">
      <w:pPr>
        <w:pStyle w:val="CommentText"/>
      </w:pPr>
    </w:p>
    <w:p w14:paraId="5AB83220" w14:textId="77777777" w:rsidR="00827BCE" w:rsidRDefault="00827BCE" w:rsidP="00827BCE">
      <w:pPr>
        <w:pStyle w:val="CommentText"/>
      </w:pPr>
      <w:r>
        <w:rPr>
          <w:lang w:val="es-ES"/>
        </w:rPr>
        <w:t>I would make this order of ideas: resilience - abrupt shifts- the case of HWs in freshwater ecosystems (probably merging it with the next paragraph, which talks about this)</w:t>
      </w:r>
    </w:p>
  </w:comment>
  <w:comment w:id="3" w:author="Francesco Polazzo" w:date="2024-07-04T11:00:00Z" w:initials="MOU">
    <w:p w14:paraId="6858D08E" w14:textId="77777777" w:rsidR="00B67C7A" w:rsidRDefault="007D6CDA" w:rsidP="00B67C7A">
      <w:r>
        <w:rPr>
          <w:rStyle w:val="CommentReference"/>
        </w:rPr>
        <w:annotationRef/>
      </w:r>
      <w:r w:rsidR="00B67C7A">
        <w:rPr>
          <w:sz w:val="20"/>
          <w:szCs w:val="20"/>
        </w:rPr>
        <w:t>It is difficult to define resilience without defining critical transition first, if resilience is the measure of how much perturbation a system can sustain before transitioning.</w:t>
      </w:r>
      <w:r w:rsidR="00B67C7A">
        <w:rPr>
          <w:sz w:val="20"/>
          <w:szCs w:val="20"/>
        </w:rPr>
        <w:cr/>
        <w:t>I found this solution. What do you think?</w:t>
      </w:r>
    </w:p>
  </w:comment>
  <w:comment w:id="6" w:author="Andreu Rico Artero" w:date="2024-07-02T13:48:00Z" w:initials="AR">
    <w:p w14:paraId="68DFDDA5" w14:textId="40D6D41B" w:rsidR="00EA4101" w:rsidRDefault="00EA4101" w:rsidP="00EA4101">
      <w:pPr>
        <w:pStyle w:val="CommentText"/>
      </w:pPr>
      <w:r>
        <w:rPr>
          <w:rStyle w:val="CommentReference"/>
        </w:rPr>
        <w:annotationRef/>
      </w:r>
      <w:r>
        <w:rPr>
          <w:lang w:val="es-ES"/>
        </w:rPr>
        <w:t xml:space="preserve">See if we want to add an H after the objective, which can be written along these lines from the paragraph above: </w:t>
      </w:r>
    </w:p>
    <w:p w14:paraId="6F46FCB3" w14:textId="77777777" w:rsidR="00EA4101" w:rsidRDefault="00EA4101" w:rsidP="00EA4101">
      <w:pPr>
        <w:pStyle w:val="CommentText"/>
      </w:pPr>
    </w:p>
    <w:p w14:paraId="11593F3D" w14:textId="77777777" w:rsidR="00EA4101" w:rsidRDefault="00EA4101" w:rsidP="00EA4101">
      <w:pPr>
        <w:pStyle w:val="CommentText"/>
      </w:pPr>
      <w:r>
        <w:t xml:space="preserve">It is expected that community rescue prevails after the exposure to a mild and/or relatively short, first HW. In this case, the HW can determine a decline in community functioning, which may be recovered through a compositional change that promotes stress-tolerant species (Fugère </w:t>
      </w:r>
      <w:r>
        <w:rPr>
          <w:i/>
          <w:iCs/>
        </w:rPr>
        <w:t>et al.</w:t>
      </w:r>
      <w:r>
        <w:t xml:space="preserve"> 2020). This new community composition might then be more resistant to a following HW, and thus determine higher community stability. The same process may occur as a result of adaptation or evolutionary processes, where more resistant genotypes are selected and result in a more resistant and stable community to subsequent HWs. However, the stress accumulation due to exposure to recurrent HWs may foster the dominance of critical slowing down over community rescue mechanisms, driving the community to a collapse. Critically though, the result in terms of community resilience would be opposite, community rescue is stabilising and thus increases resilience, whereas critical slowing down is destabilising and indicates a decrease in resilience. </w:t>
      </w:r>
    </w:p>
  </w:comment>
  <w:comment w:id="7" w:author="Francesco Polazzo" w:date="2024-07-04T11:18:00Z" w:initials="MOU">
    <w:p w14:paraId="27DBC354" w14:textId="77777777" w:rsidR="00B67C7A" w:rsidRDefault="00EA4101" w:rsidP="00B67C7A">
      <w:r>
        <w:rPr>
          <w:rStyle w:val="CommentReference"/>
        </w:rPr>
        <w:annotationRef/>
      </w:r>
      <w:r w:rsidR="00B67C7A">
        <w:rPr>
          <w:sz w:val="20"/>
          <w:szCs w:val="20"/>
        </w:rPr>
        <w:t>But that is not really an H. We are just saying it may happen this or this, without hypothesising anything based on theoretical expectations or previous knowledge.</w:t>
      </w:r>
      <w:r w:rsidR="00B67C7A">
        <w:rPr>
          <w:sz w:val="20"/>
          <w:szCs w:val="20"/>
        </w:rPr>
        <w:cr/>
        <w:t>However, I agree that this order works well. And changed accordingly.</w:t>
      </w:r>
    </w:p>
  </w:comment>
  <w:comment w:id="8" w:author="Andreu Rico Artero" w:date="2024-07-02T14:11:00Z" w:initials="AR">
    <w:p w14:paraId="495BE3B4" w14:textId="752BDE7B" w:rsidR="003B0C19" w:rsidRDefault="003B0C19" w:rsidP="003B0C19">
      <w:pPr>
        <w:pStyle w:val="CommentText"/>
      </w:pPr>
      <w:r>
        <w:rPr>
          <w:rStyle w:val="CommentReference"/>
        </w:rPr>
        <w:annotationRef/>
      </w:r>
      <w:r>
        <w:rPr>
          <w:lang w:val="es-ES"/>
        </w:rPr>
        <w:t>We do not have DO production data? (evening-morning?)</w:t>
      </w:r>
    </w:p>
  </w:comment>
  <w:comment w:id="9" w:author="Francesco Polazzo" w:date="2024-07-04T11:29:00Z" w:initials="MOU">
    <w:p w14:paraId="45F5F71F" w14:textId="77777777" w:rsidR="00040BD3" w:rsidRDefault="00651ED7" w:rsidP="00040BD3">
      <w:r>
        <w:rPr>
          <w:rStyle w:val="CommentReference"/>
        </w:rPr>
        <w:annotationRef/>
      </w:r>
      <w:r w:rsidR="00040BD3">
        <w:rPr>
          <w:sz w:val="20"/>
          <w:szCs w:val="20"/>
        </w:rPr>
        <w:t xml:space="preserve">Not for the additional sampling days (we have only one measurement). </w:t>
      </w:r>
    </w:p>
  </w:comment>
  <w:comment w:id="10" w:author="Andreu Rico Artero" w:date="2024-07-02T14:30:00Z" w:initials="AR">
    <w:p w14:paraId="4BF8121E" w14:textId="77777777" w:rsidR="004B28DE" w:rsidRDefault="001D2893" w:rsidP="004B28DE">
      <w:pPr>
        <w:pStyle w:val="CommentText"/>
      </w:pPr>
      <w:r>
        <w:rPr>
          <w:rStyle w:val="CommentReference"/>
        </w:rPr>
        <w:annotationRef/>
      </w:r>
      <w:r w:rsidR="004B28DE">
        <w:rPr>
          <w:lang w:val="es-ES"/>
        </w:rPr>
        <w:t xml:space="preserve">Explain a bit what this means in terms of the frameworks? </w:t>
      </w:r>
    </w:p>
    <w:p w14:paraId="06DBF7DF" w14:textId="77777777" w:rsidR="004B28DE" w:rsidRDefault="004B28DE" w:rsidP="004B28DE">
      <w:pPr>
        <w:pStyle w:val="CommentText"/>
      </w:pPr>
      <w:r>
        <w:rPr>
          <w:lang w:val="es-ES"/>
        </w:rPr>
        <w:t>Explain that the analysis is done based on taxonomic groups and biomass?</w:t>
      </w:r>
    </w:p>
    <w:p w14:paraId="2D9980EF" w14:textId="77777777" w:rsidR="004B28DE" w:rsidRDefault="004B28DE" w:rsidP="004B28DE">
      <w:pPr>
        <w:pStyle w:val="CommentText"/>
      </w:pPr>
      <w:r>
        <w:rPr>
          <w:lang w:val="es-ES"/>
        </w:rPr>
        <w:t>Besides changes in the structure the next question is how you link the dominance patterns to resilience to water temperature. Perhaps a more qualiative description?</w:t>
      </w:r>
    </w:p>
  </w:comment>
  <w:comment w:id="11" w:author="Francesco Polazzo" w:date="2024-07-04T12:59:00Z" w:initials="MOU">
    <w:p w14:paraId="0A8110C4" w14:textId="77777777" w:rsidR="000C56DA" w:rsidRDefault="00912353" w:rsidP="000C56DA">
      <w:r>
        <w:rPr>
          <w:rStyle w:val="CommentReference"/>
        </w:rPr>
        <w:annotationRef/>
      </w:r>
      <w:r w:rsidR="000C56DA">
        <w:rPr>
          <w:sz w:val="20"/>
          <w:szCs w:val="20"/>
        </w:rPr>
        <w:t>I am not sure what you mean with the second part of the comment. Are you suggesting to measure dominance? From the relative biomass plot, I do not see an obvious difference in dominance, but rather different groups having a larger/smaller portion of the total biomass, which is what the permanova finds, but it is a different thing from a change in dominance. If anything, I actually see a decrease in dominance in the HWs.</w:t>
      </w:r>
    </w:p>
    <w:p w14:paraId="5593291B" w14:textId="77777777" w:rsidR="000C56DA" w:rsidRDefault="000C56DA" w:rsidP="000C56DA">
      <w:r>
        <w:rPr>
          <w:sz w:val="20"/>
          <w:szCs w:val="20"/>
        </w:rPr>
        <w:t>Both slowing and rescue are underpinned by compositional change, and so it is important to quantify it. As for the plotting, I think the current plot shows very effectively the compositional change, but should we maybe consider moving back to the NMDS plot? Or show both of them?</w:t>
      </w:r>
    </w:p>
  </w:comment>
  <w:comment w:id="12" w:author="Andreu Rico Artero" w:date="2024-07-03T12:15:00Z" w:initials="AR">
    <w:p w14:paraId="34832C55" w14:textId="2FA5C5DE" w:rsidR="006A129C" w:rsidRDefault="006A129C" w:rsidP="006A129C">
      <w:pPr>
        <w:pStyle w:val="CommentText"/>
      </w:pPr>
      <w:r>
        <w:rPr>
          <w:rStyle w:val="CommentReference"/>
        </w:rPr>
        <w:annotationRef/>
      </w:r>
      <w:r>
        <w:rPr>
          <w:lang w:val="es-ES"/>
        </w:rPr>
        <w:t>You decided to exclude total biomass?</w:t>
      </w:r>
    </w:p>
  </w:comment>
  <w:comment w:id="13" w:author="Francesco Polazzo" w:date="2024-07-04T12:38:00Z" w:initials="MOU">
    <w:p w14:paraId="21898A70" w14:textId="77777777" w:rsidR="00040BD3" w:rsidRDefault="00040BD3" w:rsidP="00040BD3">
      <w:r>
        <w:rPr>
          <w:rStyle w:val="CommentReference"/>
        </w:rPr>
        <w:annotationRef/>
      </w:r>
      <w:r>
        <w:rPr>
          <w:color w:val="000000"/>
          <w:sz w:val="20"/>
          <w:szCs w:val="20"/>
        </w:rPr>
        <w:t xml:space="preserve">I think that was your suggestion as there was an almost complete recovery after the second HW. </w:t>
      </w:r>
    </w:p>
  </w:comment>
  <w:comment w:id="14" w:author="Andreu Rico Artero" w:date="2024-07-03T12:14:00Z" w:initials="AR">
    <w:p w14:paraId="6C7571B5" w14:textId="1412496D" w:rsidR="006A129C" w:rsidRDefault="006A129C" w:rsidP="006A129C">
      <w:pPr>
        <w:pStyle w:val="CommentText"/>
      </w:pPr>
      <w:r>
        <w:rPr>
          <w:rStyle w:val="CommentReference"/>
        </w:rPr>
        <w:annotationRef/>
      </w:r>
      <w:r>
        <w:rPr>
          <w:lang w:val="es-ES"/>
        </w:rPr>
        <w:t>The graph may be improved a bit (treatments, configuration, put sampling day…)</w:t>
      </w:r>
    </w:p>
  </w:comment>
  <w:comment w:id="15" w:author="Francesco Polazzo" w:date="2024-07-04T14:21:00Z" w:initials="MOU">
    <w:p w14:paraId="650AE68F" w14:textId="77777777" w:rsidR="00133A49" w:rsidRDefault="00133A49" w:rsidP="00133A49">
      <w:r>
        <w:rPr>
          <w:rStyle w:val="CommentReference"/>
        </w:rPr>
        <w:annotationRef/>
      </w:r>
      <w:r>
        <w:rPr>
          <w:color w:val="000000"/>
          <w:sz w:val="20"/>
          <w:szCs w:val="20"/>
        </w:rPr>
        <w:t>Like this?</w:t>
      </w:r>
    </w:p>
  </w:comment>
  <w:comment w:id="16" w:author="Andreu Rico Artero" w:date="2024-07-03T12:24:00Z" w:initials="AR">
    <w:p w14:paraId="68CA2B90" w14:textId="23979EBD" w:rsidR="001C0A17" w:rsidRDefault="001C0A17" w:rsidP="001C0A17">
      <w:pPr>
        <w:pStyle w:val="CommentText"/>
      </w:pPr>
      <w:r>
        <w:rPr>
          <w:rStyle w:val="CommentReference"/>
        </w:rPr>
        <w:annotationRef/>
      </w:r>
      <w:r>
        <w:rPr>
          <w:lang w:val="es-ES"/>
        </w:rPr>
        <w:t>I got to the same conclusion in H1 and H2 community rescue is operating but in HW3 critical slow down seems to be the governing force. Perhaps make sure you used the right terms (rescue rather relience) to be more consistent with the theories you test</w:t>
      </w:r>
    </w:p>
  </w:comment>
  <w:comment w:id="17" w:author="Francesco Polazzo" w:date="2024-07-04T13:21:00Z" w:initials="MOU">
    <w:p w14:paraId="48BB9875" w14:textId="77777777" w:rsidR="00482F69" w:rsidRDefault="00116974" w:rsidP="00482F69">
      <w:r>
        <w:rPr>
          <w:rStyle w:val="CommentReference"/>
        </w:rPr>
        <w:annotationRef/>
      </w:r>
      <w:r w:rsidR="00482F69">
        <w:rPr>
          <w:sz w:val="20"/>
          <w:szCs w:val="20"/>
        </w:rPr>
        <w:t xml:space="preserve">I do not think the results suggest any rescue. The recovery after the first 2 HWs is perfectly in line with both frameworks (critical slowing is an EWS of resilience being lost, but it does not mean that this should appear after the first perturbation, see figure below from a critical slowing paper. There actually needs to be recovery at the beginning). Since we are measuring the effects of these two “processes” on resilience, here resilience is the right term. </w:t>
      </w:r>
      <w:r w:rsidR="00482F69">
        <w:rPr>
          <w:sz w:val="20"/>
          <w:szCs w:val="20"/>
        </w:rPr>
        <w:cr/>
      </w:r>
    </w:p>
  </w:comment>
  <w:comment w:id="18" w:author="Francesco Polazzo" w:date="2024-07-04T13:25:00Z" w:initials="MOU">
    <w:p w14:paraId="190C185C" w14:textId="598D361A" w:rsidR="00116974" w:rsidRDefault="00116974" w:rsidP="00116974">
      <w:r>
        <w:rPr>
          <w:rStyle w:val="CommentReference"/>
        </w:rPr>
        <w:annotationRef/>
      </w:r>
      <w:r>
        <w:rPr>
          <w:color w:val="000000"/>
          <w:sz w:val="20"/>
          <w:szCs w:val="20"/>
        </w:rPr>
        <w:t>Link to the figure: https://www.nature.com/articles/nature10723/figures/1</w:t>
      </w:r>
    </w:p>
  </w:comment>
  <w:comment w:id="19" w:author="Andreu Rico Artero" w:date="2024-07-03T12:27:00Z" w:initials="AR">
    <w:p w14:paraId="611B57A0" w14:textId="55A129AB" w:rsidR="000A2F84" w:rsidRDefault="000A2F84" w:rsidP="000A2F84">
      <w:pPr>
        <w:pStyle w:val="CommentText"/>
      </w:pPr>
      <w:r>
        <w:rPr>
          <w:rStyle w:val="CommentReference"/>
        </w:rPr>
        <w:annotationRef/>
      </w:r>
      <w:r>
        <w:rPr>
          <w:lang w:val="es-ES"/>
        </w:rPr>
        <w:t>This is a bit vague, I think at some point you should enter into the taxonomic group discussion a bit. Perhaps Melina has some knolwedge to contribute to this? My knolwedge on algae group sensitivity/traits is quite limited.</w:t>
      </w:r>
    </w:p>
  </w:comment>
  <w:comment w:id="20" w:author="Francesco Polazzo" w:date="2024-07-04T14:50:00Z" w:initials="MOU">
    <w:p w14:paraId="79AAF80B" w14:textId="77777777" w:rsidR="00FF1E27" w:rsidRDefault="00FF1E27" w:rsidP="00FF1E27">
      <w:r>
        <w:rPr>
          <w:rStyle w:val="CommentReference"/>
        </w:rPr>
        <w:annotationRef/>
      </w:r>
      <w:r>
        <w:rPr>
          <w:color w:val="000000"/>
          <w:sz w:val="20"/>
          <w:szCs w:val="20"/>
        </w:rPr>
        <w:t xml:space="preserve">Sure, we can do that. The thing is that using aggregate taxonomic group, we will have sensitive and tolerant taxa within each group. This could make the discussion more difficult. </w:t>
      </w:r>
    </w:p>
    <w:p w14:paraId="6CF8A496" w14:textId="77777777" w:rsidR="00FF1E27" w:rsidRDefault="00FF1E27" w:rsidP="00FF1E27">
      <w:r>
        <w:rPr>
          <w:color w:val="000000"/>
          <w:sz w:val="20"/>
          <w:szCs w:val="20"/>
        </w:rPr>
        <w:t>On another point, I do not think the statement is vague: there was a significant shift in composition that determined a decline in functioning, which means that tolerant taxa have not taken over. Else, we would have seen an increase or at least constant level of functioning, no?</w:t>
      </w:r>
    </w:p>
  </w:comment>
  <w:comment w:id="21" w:author="Andreu Rico Artero" w:date="2024-07-03T12:35:00Z" w:initials="AR">
    <w:p w14:paraId="61E648A8" w14:textId="639EE4DD" w:rsidR="000A2F84" w:rsidRDefault="000A2F84" w:rsidP="000A2F84">
      <w:pPr>
        <w:pStyle w:val="CommentText"/>
      </w:pPr>
      <w:r>
        <w:rPr>
          <w:rStyle w:val="CommentReference"/>
        </w:rPr>
        <w:annotationRef/>
      </w:r>
      <w:r>
        <w:rPr>
          <w:lang w:val="es-ES"/>
        </w:rPr>
        <w:t>It is true that we can not discuss tipping points between alternative stable states, but may discuss ´tipping points´ between community rescue and slow down… how, when does this phenomenon shift? In our case, can this be also related to the ambient temperature? (I guess it is not the same to force HWs under 20 of ambient than under 30 degrees of ambient). Perhaps check a bit the ideas/papers on thermal tolerance of algae communities?</w:t>
      </w:r>
    </w:p>
  </w:comment>
  <w:comment w:id="22" w:author="Francesco Polazzo" w:date="2024-07-04T13:28:00Z" w:initials="MOU">
    <w:p w14:paraId="52DD1314" w14:textId="77777777" w:rsidR="00116974" w:rsidRDefault="00116974" w:rsidP="00116974">
      <w:r>
        <w:rPr>
          <w:rStyle w:val="CommentReference"/>
        </w:rPr>
        <w:annotationRef/>
      </w:r>
      <w:r>
        <w:rPr>
          <w:color w:val="000000"/>
          <w:sz w:val="20"/>
          <w:szCs w:val="20"/>
        </w:rPr>
        <w:t>See my comment above. I would avid this altogether.</w:t>
      </w:r>
    </w:p>
  </w:comment>
  <w:comment w:id="23" w:author="Andreu Rico Artero" w:date="2024-07-03T12:21:00Z" w:initials="AR">
    <w:p w14:paraId="50A3AA8C" w14:textId="0E2B4D6F" w:rsidR="001C0A17" w:rsidRDefault="001C0A17" w:rsidP="001C0A17">
      <w:pPr>
        <w:pStyle w:val="CommentText"/>
      </w:pPr>
      <w:r>
        <w:rPr>
          <w:rStyle w:val="CommentReference"/>
        </w:rPr>
        <w:annotationRef/>
      </w:r>
      <w:r>
        <w:rPr>
          <w:lang w:val="es-ES"/>
        </w:rPr>
        <w:t>Sounds a bit too far to me</w:t>
      </w:r>
    </w:p>
  </w:comment>
  <w:comment w:id="24" w:author="Francesco Polazzo" w:date="2024-07-04T15:00:00Z" w:initials="MOU">
    <w:p w14:paraId="0B597920" w14:textId="77777777" w:rsidR="00695628" w:rsidRDefault="00695628" w:rsidP="00695628">
      <w:r>
        <w:rPr>
          <w:rStyle w:val="CommentReference"/>
        </w:rPr>
        <w:annotationRef/>
      </w:r>
      <w:r>
        <w:rPr>
          <w:color w:val="000000"/>
          <w:sz w:val="20"/>
          <w:szCs w:val="20"/>
        </w:rPr>
        <w:t>The last sent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7A9BB" w15:done="0"/>
  <w15:commentEx w15:paraId="1A353F68" w15:done="0"/>
  <w15:commentEx w15:paraId="115FF06F" w15:done="0"/>
  <w15:commentEx w15:paraId="5BCECEC9" w15:paraIdParent="115FF06F" w15:done="0"/>
  <w15:commentEx w15:paraId="5AB83220" w15:done="0"/>
  <w15:commentEx w15:paraId="6858D08E" w15:paraIdParent="5AB83220" w15:done="0"/>
  <w15:commentEx w15:paraId="11593F3D" w15:done="0"/>
  <w15:commentEx w15:paraId="27DBC354" w15:paraIdParent="11593F3D" w15:done="0"/>
  <w15:commentEx w15:paraId="495BE3B4" w15:done="0"/>
  <w15:commentEx w15:paraId="45F5F71F" w15:paraIdParent="495BE3B4" w15:done="0"/>
  <w15:commentEx w15:paraId="2D9980EF" w15:done="0"/>
  <w15:commentEx w15:paraId="5593291B" w15:paraIdParent="2D9980EF" w15:done="0"/>
  <w15:commentEx w15:paraId="34832C55" w15:done="0"/>
  <w15:commentEx w15:paraId="21898A70" w15:paraIdParent="34832C55" w15:done="0"/>
  <w15:commentEx w15:paraId="6C7571B5" w15:done="0"/>
  <w15:commentEx w15:paraId="650AE68F" w15:paraIdParent="6C7571B5" w15:done="0"/>
  <w15:commentEx w15:paraId="68CA2B90" w15:done="0"/>
  <w15:commentEx w15:paraId="48BB9875" w15:paraIdParent="68CA2B90" w15:done="0"/>
  <w15:commentEx w15:paraId="190C185C" w15:paraIdParent="68CA2B90" w15:done="0"/>
  <w15:commentEx w15:paraId="611B57A0" w15:done="0"/>
  <w15:commentEx w15:paraId="6CF8A496" w15:paraIdParent="611B57A0" w15:done="0"/>
  <w15:commentEx w15:paraId="61E648A8" w15:done="0"/>
  <w15:commentEx w15:paraId="52DD1314" w15:paraIdParent="61E648A8" w15:done="0"/>
  <w15:commentEx w15:paraId="50A3AA8C" w15:done="0"/>
  <w15:commentEx w15:paraId="0B597920" w15:paraIdParent="50A3A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6878EF" w16cex:dateUtc="2024-07-05T13:15:00Z"/>
  <w16cex:commentExtensible w16cex:durableId="5E810088" w16cex:dateUtc="2024-07-02T10:16:00Z"/>
  <w16cex:commentExtensible w16cex:durableId="58961C40" w16cex:dateUtc="2024-07-02T10:03:00Z"/>
  <w16cex:commentExtensible w16cex:durableId="4FEAF868" w16cex:dateUtc="2024-07-04T09:00:00Z"/>
  <w16cex:commentExtensible w16cex:durableId="6FB8F6DB" w16cex:dateUtc="2024-07-02T10:03:00Z"/>
  <w16cex:commentExtensible w16cex:durableId="6CF5B1D2" w16cex:dateUtc="2024-07-04T09:00:00Z"/>
  <w16cex:commentExtensible w16cex:durableId="383910B7" w16cex:dateUtc="2024-07-02T11:48:00Z"/>
  <w16cex:commentExtensible w16cex:durableId="4689162E" w16cex:dateUtc="2024-07-04T09:18:00Z"/>
  <w16cex:commentExtensible w16cex:durableId="7DB296A1" w16cex:dateUtc="2024-07-02T12:11:00Z"/>
  <w16cex:commentExtensible w16cex:durableId="0865A8A6" w16cex:dateUtc="2024-07-04T09:29:00Z"/>
  <w16cex:commentExtensible w16cex:durableId="12691DF2" w16cex:dateUtc="2024-07-02T12:30:00Z"/>
  <w16cex:commentExtensible w16cex:durableId="4C63D7E5" w16cex:dateUtc="2024-07-04T10:59:00Z"/>
  <w16cex:commentExtensible w16cex:durableId="4E1B767D" w16cex:dateUtc="2024-07-03T10:15:00Z"/>
  <w16cex:commentExtensible w16cex:durableId="0947B92C" w16cex:dateUtc="2024-07-04T10:38:00Z"/>
  <w16cex:commentExtensible w16cex:durableId="4D595EF0" w16cex:dateUtc="2024-07-03T10:14:00Z"/>
  <w16cex:commentExtensible w16cex:durableId="709D4C8B" w16cex:dateUtc="2024-07-04T12:21:00Z"/>
  <w16cex:commentExtensible w16cex:durableId="271DDD5D" w16cex:dateUtc="2024-07-03T10:24:00Z"/>
  <w16cex:commentExtensible w16cex:durableId="6D3E21D8" w16cex:dateUtc="2024-07-04T11:21:00Z"/>
  <w16cex:commentExtensible w16cex:durableId="4C17744C" w16cex:dateUtc="2024-07-04T11:25:00Z"/>
  <w16cex:commentExtensible w16cex:durableId="2DE8A139" w16cex:dateUtc="2024-07-03T10:27:00Z"/>
  <w16cex:commentExtensible w16cex:durableId="7B61C786" w16cex:dateUtc="2024-07-04T12:50:00Z"/>
  <w16cex:commentExtensible w16cex:durableId="2B544D0A" w16cex:dateUtc="2024-07-03T10:35:00Z"/>
  <w16cex:commentExtensible w16cex:durableId="04EBDC05" w16cex:dateUtc="2024-07-04T11:28:00Z"/>
  <w16cex:commentExtensible w16cex:durableId="6A6FC394" w16cex:dateUtc="2024-07-03T10:21:00Z"/>
  <w16cex:commentExtensible w16cex:durableId="6345E857" w16cex:dateUtc="2024-07-04T1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7A9BB" w16cid:durableId="2E6878EF"/>
  <w16cid:commentId w16cid:paraId="1A353F68" w16cid:durableId="5E810088"/>
  <w16cid:commentId w16cid:paraId="115FF06F" w16cid:durableId="58961C40"/>
  <w16cid:commentId w16cid:paraId="5BCECEC9" w16cid:durableId="4FEAF868"/>
  <w16cid:commentId w16cid:paraId="5AB83220" w16cid:durableId="6FB8F6DB"/>
  <w16cid:commentId w16cid:paraId="6858D08E" w16cid:durableId="6CF5B1D2"/>
  <w16cid:commentId w16cid:paraId="11593F3D" w16cid:durableId="383910B7"/>
  <w16cid:commentId w16cid:paraId="27DBC354" w16cid:durableId="4689162E"/>
  <w16cid:commentId w16cid:paraId="495BE3B4" w16cid:durableId="7DB296A1"/>
  <w16cid:commentId w16cid:paraId="45F5F71F" w16cid:durableId="0865A8A6"/>
  <w16cid:commentId w16cid:paraId="2D9980EF" w16cid:durableId="12691DF2"/>
  <w16cid:commentId w16cid:paraId="5593291B" w16cid:durableId="4C63D7E5"/>
  <w16cid:commentId w16cid:paraId="34832C55" w16cid:durableId="4E1B767D"/>
  <w16cid:commentId w16cid:paraId="21898A70" w16cid:durableId="0947B92C"/>
  <w16cid:commentId w16cid:paraId="6C7571B5" w16cid:durableId="4D595EF0"/>
  <w16cid:commentId w16cid:paraId="650AE68F" w16cid:durableId="709D4C8B"/>
  <w16cid:commentId w16cid:paraId="68CA2B90" w16cid:durableId="271DDD5D"/>
  <w16cid:commentId w16cid:paraId="48BB9875" w16cid:durableId="6D3E21D8"/>
  <w16cid:commentId w16cid:paraId="190C185C" w16cid:durableId="4C17744C"/>
  <w16cid:commentId w16cid:paraId="611B57A0" w16cid:durableId="2DE8A139"/>
  <w16cid:commentId w16cid:paraId="6CF8A496" w16cid:durableId="7B61C786"/>
  <w16cid:commentId w16cid:paraId="61E648A8" w16cid:durableId="2B544D0A"/>
  <w16cid:commentId w16cid:paraId="52DD1314" w16cid:durableId="04EBDC05"/>
  <w16cid:commentId w16cid:paraId="50A3AA8C" w16cid:durableId="6A6FC394"/>
  <w16cid:commentId w16cid:paraId="0B597920" w16cid:durableId="6345E8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esco Polazzo">
    <w15:presenceInfo w15:providerId="AD" w15:userId="S::francesco.polazzo@uzh.ch::e76d7680-a5b1-4a89-858b-095b5bf4af9e"/>
  </w15:person>
  <w15:person w15:author="Andreu Rico Artero">
    <w15:presenceInfo w15:providerId="AD" w15:userId="S::andreu.rico@uv.es::3046fcc3-29de-48f3-add2-980a217e3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22881"/>
    <w:rsid w:val="0003062D"/>
    <w:rsid w:val="00040BD3"/>
    <w:rsid w:val="00055993"/>
    <w:rsid w:val="000A1588"/>
    <w:rsid w:val="000A2F84"/>
    <w:rsid w:val="000B614D"/>
    <w:rsid w:val="000C3BB4"/>
    <w:rsid w:val="000C56DA"/>
    <w:rsid w:val="000D638F"/>
    <w:rsid w:val="000F43F9"/>
    <w:rsid w:val="00105B2D"/>
    <w:rsid w:val="00114A60"/>
    <w:rsid w:val="001155C3"/>
    <w:rsid w:val="00116974"/>
    <w:rsid w:val="00133A49"/>
    <w:rsid w:val="00144E52"/>
    <w:rsid w:val="00145269"/>
    <w:rsid w:val="00155AFE"/>
    <w:rsid w:val="00163DE4"/>
    <w:rsid w:val="001643D2"/>
    <w:rsid w:val="001A0B2B"/>
    <w:rsid w:val="001B01BD"/>
    <w:rsid w:val="001B4353"/>
    <w:rsid w:val="001C0A17"/>
    <w:rsid w:val="001C6BEB"/>
    <w:rsid w:val="001D059E"/>
    <w:rsid w:val="001D2893"/>
    <w:rsid w:val="001E4429"/>
    <w:rsid w:val="00200842"/>
    <w:rsid w:val="002328D7"/>
    <w:rsid w:val="0024789B"/>
    <w:rsid w:val="002A09EB"/>
    <w:rsid w:val="002A1108"/>
    <w:rsid w:val="002A229C"/>
    <w:rsid w:val="002A2CFB"/>
    <w:rsid w:val="00316DF0"/>
    <w:rsid w:val="00321452"/>
    <w:rsid w:val="00343709"/>
    <w:rsid w:val="00360226"/>
    <w:rsid w:val="00381888"/>
    <w:rsid w:val="003A6C9B"/>
    <w:rsid w:val="003B0C19"/>
    <w:rsid w:val="003B0F3A"/>
    <w:rsid w:val="003B2EDE"/>
    <w:rsid w:val="003D03F2"/>
    <w:rsid w:val="003F73C8"/>
    <w:rsid w:val="0041469F"/>
    <w:rsid w:val="004221D0"/>
    <w:rsid w:val="0042566A"/>
    <w:rsid w:val="004423D3"/>
    <w:rsid w:val="00464538"/>
    <w:rsid w:val="00473F9C"/>
    <w:rsid w:val="00482F69"/>
    <w:rsid w:val="0049064C"/>
    <w:rsid w:val="004B28DE"/>
    <w:rsid w:val="004C1F5A"/>
    <w:rsid w:val="004D1EF4"/>
    <w:rsid w:val="00505CD0"/>
    <w:rsid w:val="005372F9"/>
    <w:rsid w:val="0054768C"/>
    <w:rsid w:val="005678B9"/>
    <w:rsid w:val="005B1E26"/>
    <w:rsid w:val="005E56A8"/>
    <w:rsid w:val="005F30F4"/>
    <w:rsid w:val="005F6ADC"/>
    <w:rsid w:val="0061757E"/>
    <w:rsid w:val="0062155A"/>
    <w:rsid w:val="00621C38"/>
    <w:rsid w:val="00625E06"/>
    <w:rsid w:val="0062670E"/>
    <w:rsid w:val="00651ED7"/>
    <w:rsid w:val="00686186"/>
    <w:rsid w:val="00695628"/>
    <w:rsid w:val="006A129C"/>
    <w:rsid w:val="006B305E"/>
    <w:rsid w:val="0070095B"/>
    <w:rsid w:val="00701612"/>
    <w:rsid w:val="00722898"/>
    <w:rsid w:val="00731629"/>
    <w:rsid w:val="007D43EA"/>
    <w:rsid w:val="007D6CDA"/>
    <w:rsid w:val="00805233"/>
    <w:rsid w:val="00827BCE"/>
    <w:rsid w:val="008577B8"/>
    <w:rsid w:val="00877DC3"/>
    <w:rsid w:val="008C1C97"/>
    <w:rsid w:val="008C7836"/>
    <w:rsid w:val="008E5D78"/>
    <w:rsid w:val="008F09B2"/>
    <w:rsid w:val="00912353"/>
    <w:rsid w:val="00926AE5"/>
    <w:rsid w:val="00942A54"/>
    <w:rsid w:val="0096785A"/>
    <w:rsid w:val="009701D6"/>
    <w:rsid w:val="00976FE6"/>
    <w:rsid w:val="0099405D"/>
    <w:rsid w:val="009A1C92"/>
    <w:rsid w:val="009B173E"/>
    <w:rsid w:val="009D1ED7"/>
    <w:rsid w:val="009E298A"/>
    <w:rsid w:val="00A758A2"/>
    <w:rsid w:val="00AA3E5A"/>
    <w:rsid w:val="00B1127D"/>
    <w:rsid w:val="00B21C97"/>
    <w:rsid w:val="00B359F8"/>
    <w:rsid w:val="00B657D3"/>
    <w:rsid w:val="00B67C7A"/>
    <w:rsid w:val="00B7235D"/>
    <w:rsid w:val="00B74CC2"/>
    <w:rsid w:val="00B853E2"/>
    <w:rsid w:val="00B9331F"/>
    <w:rsid w:val="00B9437F"/>
    <w:rsid w:val="00BA4F9F"/>
    <w:rsid w:val="00BA6CFB"/>
    <w:rsid w:val="00BB0FEB"/>
    <w:rsid w:val="00C07293"/>
    <w:rsid w:val="00C14F48"/>
    <w:rsid w:val="00C7524E"/>
    <w:rsid w:val="00C9541F"/>
    <w:rsid w:val="00CA2487"/>
    <w:rsid w:val="00CB399C"/>
    <w:rsid w:val="00CB76C7"/>
    <w:rsid w:val="00CE038F"/>
    <w:rsid w:val="00CF26AC"/>
    <w:rsid w:val="00CF3154"/>
    <w:rsid w:val="00D524D2"/>
    <w:rsid w:val="00D54856"/>
    <w:rsid w:val="00D94652"/>
    <w:rsid w:val="00D97037"/>
    <w:rsid w:val="00DC19C3"/>
    <w:rsid w:val="00DC6A8D"/>
    <w:rsid w:val="00DD4628"/>
    <w:rsid w:val="00E11DC7"/>
    <w:rsid w:val="00E37FB0"/>
    <w:rsid w:val="00E65322"/>
    <w:rsid w:val="00E67287"/>
    <w:rsid w:val="00E75FB6"/>
    <w:rsid w:val="00E76B92"/>
    <w:rsid w:val="00EA4101"/>
    <w:rsid w:val="00EA6778"/>
    <w:rsid w:val="00EC6922"/>
    <w:rsid w:val="00EE10E8"/>
    <w:rsid w:val="00EF519E"/>
    <w:rsid w:val="00F217DD"/>
    <w:rsid w:val="00F47727"/>
    <w:rsid w:val="00F74060"/>
    <w:rsid w:val="00F95EFB"/>
    <w:rsid w:val="00FA2568"/>
    <w:rsid w:val="00FB6EFE"/>
    <w:rsid w:val="00FC5FAF"/>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styleId="UnresolvedMention">
    <w:name w:val="Unresolved Mention"/>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409225269">
          <w:marLeft w:val="0"/>
          <w:marRight w:val="0"/>
          <w:marTop w:val="0"/>
          <w:marBottom w:val="0"/>
          <w:divBdr>
            <w:top w:val="none" w:sz="0" w:space="0" w:color="auto"/>
            <w:left w:val="none" w:sz="0" w:space="0" w:color="auto"/>
            <w:bottom w:val="none" w:sz="0" w:space="0" w:color="auto"/>
            <w:right w:val="none" w:sz="0" w:space="0" w:color="auto"/>
          </w:divBdr>
        </w:div>
        <w:div w:id="118109175">
          <w:marLeft w:val="0"/>
          <w:marRight w:val="0"/>
          <w:marTop w:val="0"/>
          <w:marBottom w:val="0"/>
          <w:divBdr>
            <w:top w:val="none" w:sz="0" w:space="0" w:color="auto"/>
            <w:left w:val="none" w:sz="0" w:space="0" w:color="auto"/>
            <w:bottom w:val="none" w:sz="0" w:space="0" w:color="auto"/>
            <w:right w:val="none" w:sz="0" w:space="0" w:color="auto"/>
          </w:divBdr>
        </w:div>
      </w:divsChild>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rancescoPola/rescue_critical_slowing"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8</TotalTime>
  <Pages>17</Pages>
  <Words>25939</Words>
  <Characters>147858</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7</cp:revision>
  <dcterms:created xsi:type="dcterms:W3CDTF">2024-07-05T08:21:00Z</dcterms:created>
  <dcterms:modified xsi:type="dcterms:W3CDTF">2024-07-0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6QLu5Hc"/&gt;&lt;style id="http://www.zotero.org/styles/ecology-letters" hasBibliography="1" bibliographyStyleHasBeenSet="1"/&gt;&lt;prefs&gt;&lt;pref name="fieldType" value="Field"/&gt;&lt;/prefs&gt;&lt;/data&gt;</vt:lpwstr>
  </property>
</Properties>
</file>